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77777777" w:rsidR="00E45923" w:rsidRPr="00E45923" w:rsidRDefault="00E45923">
      <w:pPr>
        <w:rPr>
          <w:b/>
        </w:rPr>
      </w:pPr>
      <w:r w:rsidRPr="00E45923">
        <w:rPr>
          <w:b/>
        </w:rPr>
        <w:t xml:space="preserve">Working Title: </w:t>
      </w:r>
    </w:p>
    <w:p w14:paraId="4E9B1848" w14:textId="55DB128B" w:rsidR="000E73B9" w:rsidRDefault="00A22B93">
      <w:r>
        <w:t xml:space="preserve">The impact of human mobility and imperfect vaccines on waning herd immunity and optimal </w:t>
      </w:r>
      <w:r w:rsidR="00423090">
        <w:t xml:space="preserve">oral cholera </w:t>
      </w:r>
      <w:r>
        <w:t>vaccination strategies</w:t>
      </w:r>
    </w:p>
    <w:p w14:paraId="314D6547" w14:textId="77777777" w:rsidR="000E73B9" w:rsidRDefault="000E73B9"/>
    <w:p w14:paraId="7B836D39" w14:textId="43D0B1A4" w:rsidR="00E45923" w:rsidRPr="00E45923" w:rsidRDefault="00E45923">
      <w:pPr>
        <w:rPr>
          <w:b/>
        </w:rPr>
      </w:pPr>
      <w:r w:rsidRPr="00E45923">
        <w:rPr>
          <w:b/>
        </w:rPr>
        <w:t>Authors:</w:t>
      </w:r>
    </w:p>
    <w:p w14:paraId="58B0FB31" w14:textId="77777777" w:rsidR="0035631B" w:rsidRDefault="000E73B9">
      <w:r>
        <w:t>Corey M. Peak</w:t>
      </w:r>
      <w:r w:rsidR="0035631B">
        <w:t>*</w:t>
      </w:r>
      <w:r>
        <w:t>, Amanda</w:t>
      </w:r>
      <w:r w:rsidR="00245BED">
        <w:t xml:space="preserve"> L. </w:t>
      </w:r>
      <w:r>
        <w:t xml:space="preserve">Reilly, Andrew </w:t>
      </w:r>
      <w:r w:rsidR="00245BED">
        <w:t xml:space="preserve">S. </w:t>
      </w:r>
      <w:proofErr w:type="spellStart"/>
      <w:r w:rsidR="00A22B93">
        <w:t>Azman</w:t>
      </w:r>
      <w:proofErr w:type="spellEnd"/>
      <w:r w:rsidR="00E45923">
        <w:t xml:space="preserve">, Caroline O. </w:t>
      </w:r>
      <w:proofErr w:type="spellStart"/>
      <w:r w:rsidR="00E45923">
        <w:t>Buckee</w:t>
      </w:r>
      <w:proofErr w:type="spellEnd"/>
    </w:p>
    <w:p w14:paraId="53252D57" w14:textId="77777777" w:rsidR="0035631B" w:rsidRDefault="0035631B"/>
    <w:p w14:paraId="7578E801" w14:textId="1CA73CC3" w:rsidR="000E73B9" w:rsidRPr="00E45923" w:rsidRDefault="0035631B">
      <w:r>
        <w:t xml:space="preserve">* </w:t>
      </w:r>
      <w:proofErr w:type="gramStart"/>
      <w:r>
        <w:t>peak@mail.harvard.edu</w:t>
      </w:r>
      <w:proofErr w:type="gramEnd"/>
      <w:r w:rsidR="000E73B9">
        <w:rPr>
          <w:b/>
        </w:rPr>
        <w:br w:type="page"/>
      </w:r>
    </w:p>
    <w:p w14:paraId="71522749" w14:textId="47916009" w:rsidR="000A51A6" w:rsidRDefault="00417BC4">
      <w:r>
        <w:rPr>
          <w:b/>
        </w:rPr>
        <w:lastRenderedPageBreak/>
        <w:t>Abstract</w:t>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32E117B7" w:rsidR="00417BC4" w:rsidRDefault="00EC6207" w:rsidP="00A22B93">
      <w:r>
        <w:t>Vaccine-derived h</w:t>
      </w:r>
      <w:r w:rsidR="00A22B93">
        <w:t xml:space="preserve">erd immunity can wane over time due to short-lived vaccine efficacy or migration of susceptible individuals into </w:t>
      </w:r>
      <w:r>
        <w:t>a vaccinated</w:t>
      </w:r>
      <w:r w:rsidR="00A22B93">
        <w:t xml:space="preserve"> </w:t>
      </w:r>
      <w:r>
        <w:t>community</w:t>
      </w:r>
      <w:r w:rsidR="00A22B93">
        <w:t xml:space="preserve">. </w:t>
      </w:r>
      <w:r w:rsidR="00142B0A">
        <w:t>The duration of herd immunity (DHI) can be an important operational marker for how long vaccination protect</w:t>
      </w:r>
      <w:r>
        <w:t>s</w:t>
      </w:r>
      <w:r w:rsidR="00142B0A">
        <w:t xml:space="preserve"> a community </w:t>
      </w:r>
      <w:r>
        <w:t xml:space="preserve">before needing complementary interventions or </w:t>
      </w:r>
      <w:r w:rsidR="00CE18E3">
        <w:t>re</w:t>
      </w:r>
      <w:r>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AA0B6FE" w:rsidR="00417BC4" w:rsidRDefault="00A22B93" w:rsidP="00A22B93">
      <w:r>
        <w:t>W</w:t>
      </w:r>
      <w:r w:rsidR="00142B0A">
        <w:t xml:space="preserve">e developed a </w:t>
      </w:r>
      <w:r w:rsidR="0040551F">
        <w:t xml:space="preserve">compartmental </w:t>
      </w:r>
      <w:r w:rsidR="00142B0A">
        <w:t>model to simulate routine and mass vaccination in a population with</w:t>
      </w:r>
      <w:r w:rsidR="0040551F">
        <w:t xml:space="preserve"> varying degrees of migration, transmission intensity, and vaccine coverage. Using the </w:t>
      </w:r>
      <w:r w:rsidR="00546529">
        <w:t>example</w:t>
      </w:r>
      <w:r w:rsidR="0040551F">
        <w:t xml:space="preserve"> of oral cholera vaccines, we </w:t>
      </w:r>
      <w:r>
        <w:t>show that migration and waning</w:t>
      </w:r>
      <w:r w:rsidR="0040551F">
        <w:t xml:space="preserve"> vaccine </w:t>
      </w:r>
      <w:r>
        <w:t>efficacy</w:t>
      </w:r>
      <w:r w:rsidR="0040551F">
        <w:t xml:space="preserve"> strongly influence DHI while birth/death processes have minimal impacts. We find that a blended “Mass then 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B6CCC98" w:rsidR="000A51A6" w:rsidRPr="003355EB" w:rsidRDefault="003355EB" w:rsidP="00A22B93">
      <w:pPr>
        <w:rPr>
          <w:b/>
        </w:rPr>
      </w:pPr>
      <w:r>
        <w:t>W</w:t>
      </w:r>
      <w:r w:rsidR="00A76FDB">
        <w:t xml:space="preserve">e </w:t>
      </w:r>
      <w:r>
        <w:t>show that</w:t>
      </w:r>
      <w:r w:rsidR="00A76FDB">
        <w:t xml:space="preserve"> vaccines, and specifically oral cholera vaccines, can be powerful tools for quickly protecting a population for a certain period of time until complementary interventions can be installed</w:t>
      </w:r>
      <w:r w:rsidR="00EC6207">
        <w:t>. Vaccine-derived herd immunity can be sustained most efficiently by a blended “Mass then Maintain” strategy whereby a single mass vaccination campaign is followed by routine vaccination of susceptible individuals.</w:t>
      </w:r>
    </w:p>
    <w:p w14:paraId="6C1F2321" w14:textId="77777777" w:rsidR="00142B0A" w:rsidRDefault="00142B0A">
      <w:pPr>
        <w:rPr>
          <w:b/>
        </w:rPr>
      </w:pPr>
      <w:r>
        <w:rPr>
          <w:b/>
        </w:rPr>
        <w:br w:type="page"/>
      </w:r>
    </w:p>
    <w:p w14:paraId="6EDFA4E3" w14:textId="483EDAED" w:rsidR="0071157B" w:rsidRPr="001850C4" w:rsidRDefault="00324900">
      <w:pPr>
        <w:rPr>
          <w:b/>
        </w:rPr>
      </w:pPr>
      <w:r>
        <w:rPr>
          <w:b/>
        </w:rPr>
        <w:lastRenderedPageBreak/>
        <w:t>Introduction</w:t>
      </w:r>
    </w:p>
    <w:p w14:paraId="3C053FB8" w14:textId="6FA7AE0D" w:rsidR="00A22B93" w:rsidRPr="00D5161A" w:rsidRDefault="00D5161A">
      <w:r>
        <w:t>T</w:t>
      </w:r>
      <w:r w:rsidR="00A22B93">
        <w:t xml:space="preserve">he goal of routine and mass vaccination campaigns is </w:t>
      </w:r>
      <w:r>
        <w:t xml:space="preserve">frequently </w:t>
      </w:r>
      <w:r w:rsidR="00A22B93">
        <w:t xml:space="preserve">to achieve a </w:t>
      </w:r>
      <w:r>
        <w:t>state of herd immunity,</w:t>
      </w:r>
      <w:r>
        <w:fldChar w:fldCharType="begin" w:fldLock="1"/>
      </w:r>
      <w:r w:rsidR="00AE6CD2">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lt;sup&gt;1\u20133&lt;/sup&gt;", "plainTextFormattedCitation" : "1\u20133", "previouslyFormattedCitation" : "&lt;sup&gt;1\u20133&lt;/sup&gt;" }, "properties" : { "noteIndex" : 0 }, "schema" : "https://github.com/citation-style-language/schema/raw/master/csl-citation.json" }</w:instrText>
      </w:r>
      <w:r>
        <w:fldChar w:fldCharType="separate"/>
      </w:r>
      <w:r w:rsidR="00380776" w:rsidRPr="00380776">
        <w:rPr>
          <w:noProof/>
          <w:vertAlign w:val="superscript"/>
        </w:rPr>
        <w:t>1–3</w:t>
      </w:r>
      <w:r>
        <w:fldChar w:fldCharType="end"/>
      </w:r>
      <w:r>
        <w:t xml:space="preserve"> which occurs when the expected number of infections per case is reduced below one (i.e., the</w:t>
      </w:r>
      <w:r w:rsidR="00CE18E3">
        <w:t xml:space="preserve"> effective reproductive number </w:t>
      </w:r>
      <w:r>
        <w:t>R</w:t>
      </w:r>
      <w:r>
        <w:rPr>
          <w:vertAlign w:val="subscript"/>
        </w:rPr>
        <w:t>e</w:t>
      </w:r>
      <w:r>
        <w:t xml:space="preserve"> &lt; 1). Herd immunity emerges when vaccine coverage (VC) and vaccine effica</w:t>
      </w:r>
      <w:r w:rsidR="00575CD5">
        <w:t>cy (VE) are sufficiently high; c</w:t>
      </w:r>
      <w:r>
        <w:t>onversely, herd immunity can be lost over time</w:t>
      </w:r>
      <w:r w:rsidR="00CE18E3">
        <w:t xml:space="preserve"> when VE decreases (e.g., for short-lived vaccine direct effects) or</w:t>
      </w:r>
      <w:r>
        <w:t xml:space="preserve"> when VC decreases (e.g., through a net influx of susceptible, un</w:t>
      </w:r>
      <w:r w:rsidR="00CE18E3">
        <w:t>vaccinated individuals)</w:t>
      </w:r>
      <w:r>
        <w:t>.</w:t>
      </w:r>
    </w:p>
    <w:p w14:paraId="4F80E016" w14:textId="77777777" w:rsidR="00D552A1" w:rsidRDefault="00D552A1"/>
    <w:p w14:paraId="4D676FA0" w14:textId="4577D518" w:rsidR="002F2F2F" w:rsidRDefault="00BC2050">
      <w:r>
        <w:t xml:space="preserve">Although much attention is given to measuring the duration and magnitude of </w:t>
      </w:r>
      <w:r w:rsidR="00D5161A">
        <w:t>VE</w:t>
      </w:r>
      <w:r w:rsidR="00F539C6">
        <w:t xml:space="preserve">, many questions </w:t>
      </w:r>
      <w:r>
        <w:t xml:space="preserve">regarding </w:t>
      </w:r>
      <w:r w:rsidR="0003435B">
        <w:t xml:space="preserve">the duration of </w:t>
      </w:r>
      <w:r>
        <w:t xml:space="preserve">herd </w:t>
      </w:r>
      <w:r w:rsidR="00C8087F">
        <w:t>immunity</w:t>
      </w:r>
      <w:r w:rsidR="00D5161A">
        <w:t xml:space="preserve"> (DHI)</w:t>
      </w:r>
      <w:r>
        <w:t xml:space="preserve"> </w:t>
      </w:r>
      <w:r w:rsidR="00755E78">
        <w:t xml:space="preserve">remain. </w:t>
      </w:r>
      <w:r w:rsidR="00BE4FAD">
        <w:t>In practice</w:t>
      </w:r>
      <w:r w:rsidR="002F2F2F" w:rsidRPr="002F2F2F">
        <w:t>, vaccines can be a relatively quick stopgap</w:t>
      </w:r>
      <w:r w:rsidR="00CE18E3">
        <w:t xml:space="preserve"> measure</w:t>
      </w:r>
      <w:r w:rsidR="002F2F2F" w:rsidRPr="002F2F2F">
        <w:t xml:space="preserve"> to protect an at-risk population until longer-term solutions can be instituted, but there is a need to know how much time is “bought” by such a vaccination ca</w:t>
      </w:r>
      <w:r w:rsidR="00CE18E3">
        <w:t xml:space="preserve">mpaign. For routine </w:t>
      </w:r>
      <w:r w:rsidR="002F2F2F" w:rsidRPr="002F2F2F">
        <w:t xml:space="preserve">vaccination, the decision of when to boost or revaccinate will depend in part on the DHI following vaccination. Lastly, it remains to be seen how strongly, and in what direction, population mobility should be considered when prioritizing target populations for vaccination. </w:t>
      </w:r>
    </w:p>
    <w:p w14:paraId="2B77C5B6" w14:textId="77777777" w:rsidR="002F2F2F" w:rsidRDefault="002F2F2F"/>
    <w:p w14:paraId="3543F9AC" w14:textId="2DCA871E" w:rsidR="00D552A1" w:rsidRDefault="00D552A1">
      <w:r>
        <w:t xml:space="preserve">We study the model system of oral cholera vaccines </w:t>
      </w:r>
      <w:r w:rsidR="00AF22DD">
        <w:t xml:space="preserve">(OCV) </w:t>
      </w:r>
      <w:r>
        <w:t xml:space="preserve">to address these questions. Due to </w:t>
      </w:r>
      <w:r w:rsidR="00CE18E3">
        <w:t xml:space="preserve">a </w:t>
      </w:r>
      <w:r>
        <w:t xml:space="preserve">reliable </w:t>
      </w:r>
      <w:r w:rsidR="00CE18E3">
        <w:t>VE</w:t>
      </w:r>
      <w:r>
        <w:t xml:space="preserve"> </w:t>
      </w:r>
      <w:r w:rsidR="00CE18E3">
        <w:t xml:space="preserve">profile </w:t>
      </w:r>
      <w:r>
        <w:t xml:space="preserve">and high </w:t>
      </w:r>
      <w:r w:rsidR="00CE18E3">
        <w:t>VC</w:t>
      </w:r>
      <w:r>
        <w:t xml:space="preserve"> through mass campaigns, cholera vaccines can generate po</w:t>
      </w:r>
      <w:r w:rsidR="003542BB">
        <w:t>werful herd protection effects</w:t>
      </w:r>
      <w:r>
        <w:t>.</w:t>
      </w:r>
      <w:r w:rsidR="003542BB">
        <w:fldChar w:fldCharType="begin" w:fldLock="1"/>
      </w:r>
      <w:r w:rsidR="00AE6CD2">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lt;sup&gt;4,5&lt;/sup&gt;", "plainTextFormattedCitation" : "4,5", "previouslyFormattedCitation" : "&lt;sup&gt;4,5&lt;/sup&gt;" }, "properties" : { "noteIndex" : 0 }, "schema" : "https://github.com/citation-style-language/schema/raw/master/csl-citation.json" }</w:instrText>
      </w:r>
      <w:r w:rsidR="003542BB">
        <w:fldChar w:fldCharType="separate"/>
      </w:r>
      <w:r w:rsidR="00380776" w:rsidRPr="00380776">
        <w:rPr>
          <w:noProof/>
          <w:vertAlign w:val="superscript"/>
        </w:rPr>
        <w:t>4,5</w:t>
      </w:r>
      <w:r w:rsidR="003542BB">
        <w:fldChar w:fldCharType="end"/>
      </w:r>
      <w:r>
        <w:t xml:space="preserve"> </w:t>
      </w:r>
      <w:r w:rsidR="0003435B">
        <w:t>The WHO manages an OCV stockpile to facilitate vaccine usage in three settings: high-endemicity “hot spots”, high-risk humanitarian crises, and outbreak response</w:t>
      </w:r>
      <w:r w:rsidR="003542BB">
        <w:t>.</w:t>
      </w:r>
      <w:r w:rsidR="003542BB">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3542BB">
        <w:fldChar w:fldCharType="separate"/>
      </w:r>
      <w:r w:rsidR="00380776" w:rsidRPr="00380776">
        <w:rPr>
          <w:noProof/>
          <w:vertAlign w:val="superscript"/>
        </w:rPr>
        <w:t>6</w:t>
      </w:r>
      <w:r w:rsidR="003542BB">
        <w:fldChar w:fldCharType="end"/>
      </w:r>
      <w:r w:rsidR="003542BB">
        <w:t xml:space="preserve"> </w:t>
      </w:r>
      <w:r w:rsidR="00BE4FAD">
        <w:t xml:space="preserve">While the </w:t>
      </w:r>
      <w:r w:rsidR="00541512">
        <w:t xml:space="preserve">value of </w:t>
      </w:r>
      <w:r w:rsidR="00BE4FAD">
        <w:t xml:space="preserve">reactive vaccination in response to outbreaks </w:t>
      </w:r>
      <w:r w:rsidR="00541512">
        <w:t>depends on the</w:t>
      </w:r>
      <w:r w:rsidR="00545E7A">
        <w:t xml:space="preserve"> </w:t>
      </w:r>
      <w:r w:rsidR="00CE18E3">
        <w:t>short-term (e.g., 0-6</w:t>
      </w:r>
      <w:r w:rsidR="00545E7A">
        <w:t xml:space="preserve"> month</w:t>
      </w:r>
      <w:r w:rsidR="00BE4FAD">
        <w:t>)</w:t>
      </w:r>
      <w:r w:rsidR="00545E7A">
        <w:t xml:space="preserve"> </w:t>
      </w:r>
      <w:r w:rsidR="00BE4FAD">
        <w:t>OCV effectiveness</w:t>
      </w:r>
      <w:r w:rsidR="003542BB">
        <w:t>,</w:t>
      </w:r>
      <w:r w:rsidR="003542BB">
        <w:fldChar w:fldCharType="begin" w:fldLock="1"/>
      </w:r>
      <w:r w:rsidR="00AE6CD2">
        <w:instrText>ADDIN CSL_CITATION { "citationItems" : [ { "id" : "ITEM-1", "itemData" : { "DOI" : "10.1007/82", "author" : [ { "dropping-particle" : "", "family" : "Clemens", "given" : "John", "non-dropping-particle" : "", "parse-names" : false, "suffix" : "" }, { "dropping-particle" : "", "family" : "Holmgren", "given" : "Jan", "non-dropping-particle" : "", "parse-names" : false, "suffix" : "" } ], "container-title" : "Current Topics in Microbiology and Immunology", "id" : "ITEM-1", "issued" : { "date-parts" : [ [ "2014" ] ] }, "page" : "231-258", "title" : "When, How, and Where can Oral Cholera Vaccines be Used to Interrupt Cholera Outbreaks?", "type" : "article-journal" }, "uris" : [ "http://www.mendeley.com/documents/?uuid=8c6c09ea-2ab8-4a14-9ffc-b522b6e4c3b1" ] } ], "mendeley" : { "formattedCitation" : "&lt;sup&gt;7&lt;/sup&gt;", "plainTextFormattedCitation" : "7", "previouslyFormattedCitation" : "&lt;sup&gt;7&lt;/sup&gt;" }, "properties" : { "noteIndex" : 0 }, "schema" : "https://github.com/citation-style-language/schema/raw/master/csl-citation.json" }</w:instrText>
      </w:r>
      <w:r w:rsidR="003542BB">
        <w:fldChar w:fldCharType="separate"/>
      </w:r>
      <w:r w:rsidR="00380776" w:rsidRPr="00380776">
        <w:rPr>
          <w:noProof/>
          <w:vertAlign w:val="superscript"/>
        </w:rPr>
        <w:t>7</w:t>
      </w:r>
      <w:r w:rsidR="003542BB">
        <w:fldChar w:fldCharType="end"/>
      </w:r>
      <w:r w:rsidR="00545E7A">
        <w:t xml:space="preserve"> the value of </w:t>
      </w:r>
      <w:r w:rsidR="00BE4FAD">
        <w:t xml:space="preserve">pre-emptive </w:t>
      </w:r>
      <w:r w:rsidR="00545E7A">
        <w:t xml:space="preserve">vaccination strongly depends on the duration of time we can expect to </w:t>
      </w:r>
      <w:r w:rsidR="00BE4FAD">
        <w:t>prevent</w:t>
      </w:r>
      <w:r w:rsidR="00545E7A">
        <w:t xml:space="preserve"> a cholera outbreak. </w:t>
      </w:r>
    </w:p>
    <w:p w14:paraId="5004B4C1" w14:textId="77777777" w:rsidR="003542BB" w:rsidRDefault="003542BB"/>
    <w:p w14:paraId="56BAEDFA" w14:textId="3A663DCE" w:rsidR="003542BB" w:rsidRDefault="003542BB">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023416">
        <w:t>s</w:t>
      </w:r>
      <w:r w:rsidR="0099479A">
        <w:t xml:space="preserve"> with high VC</w:t>
      </w:r>
      <w:r>
        <w:t xml:space="preserve"> </w:t>
      </w:r>
      <w:r w:rsidR="00023416">
        <w:t>were</w:t>
      </w:r>
      <w:r>
        <w:t xml:space="preserve"> performed in July 2014 and June 2015, yet the camp sustained an outbreak of </w:t>
      </w:r>
      <w:r w:rsidR="00FF1173">
        <w:t>381</w:t>
      </w:r>
      <w:r w:rsidR="00023416">
        <w:t xml:space="preserve"> cases beginning in</w:t>
      </w:r>
      <w:r>
        <w:t xml:space="preserve"> </w:t>
      </w:r>
      <w:r w:rsidR="00023416">
        <w:t>October</w:t>
      </w:r>
      <w:r>
        <w:t xml:space="preserve"> 2016</w:t>
      </w:r>
      <w:r w:rsidR="00FF1173">
        <w:t xml:space="preserve"> (</w:t>
      </w:r>
      <w:hyperlink r:id="rId9" w:history="1">
        <w:r w:rsidR="00FF1173" w:rsidRPr="004166B7">
          <w:rPr>
            <w:rStyle w:val="Hyperlink"/>
          </w:rPr>
          <w:t>http://reliefweb.int/sites/reliefweb.int/files/resources/UNICEF%20South%20Sudan%20Humanitarian%20SitRep%20%2399%20-%2015%20Dec%202016.pdf</w:t>
        </w:r>
      </w:hyperlink>
      <w:r w:rsidR="00FF1173">
        <w:t>).</w:t>
      </w:r>
      <w:r>
        <w:fldChar w:fldCharType="begin" w:fldLock="1"/>
      </w:r>
      <w:r w:rsidR="00AE6CD2">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380776" w:rsidRPr="00380776">
        <w:rPr>
          <w:noProof/>
          <w:vertAlign w:val="superscript"/>
        </w:rPr>
        <w:t>8</w:t>
      </w:r>
      <w:r>
        <w:fldChar w:fldCharType="end"/>
      </w:r>
      <w:r>
        <w:t xml:space="preserve"> </w:t>
      </w:r>
      <w:r w:rsidR="0099479A">
        <w:t>Po</w:t>
      </w:r>
      <w:r w:rsidR="00023416">
        <w:t xml:space="preserve">ssible driving factors for the Camp’s susceptibility to an </w:t>
      </w:r>
      <w:r w:rsidR="0099479A">
        <w:t xml:space="preserve">outbreak </w:t>
      </w:r>
      <w:r w:rsidR="00023416">
        <w:t>include waning VE,</w:t>
      </w:r>
      <w:r w:rsidR="0099479A">
        <w:t xml:space="preserve"> influx of susceptible individuals</w:t>
      </w:r>
      <w:r w:rsidR="00023416">
        <w:t xml:space="preserve"> through birth and migration</w:t>
      </w:r>
      <w:r w:rsidR="0099479A">
        <w:t>, and death and resettlement of vaccinated individuals</w:t>
      </w:r>
      <w:r w:rsidR="00023416">
        <w:t>;</w:t>
      </w:r>
      <w:r w:rsidR="0099479A">
        <w:t xml:space="preserve"> </w:t>
      </w:r>
      <w:r w:rsidR="00023416">
        <w:t>however,</w:t>
      </w:r>
      <w:r w:rsidR="0099479A">
        <w:t xml:space="preserve"> the relative contributions of these factors and whether they are sufficient explanations remains to be seen. </w:t>
      </w:r>
    </w:p>
    <w:p w14:paraId="1E017F51" w14:textId="77777777" w:rsidR="003D39B4" w:rsidRDefault="003D39B4"/>
    <w:p w14:paraId="4AF9FDC6" w14:textId="78C58BDE" w:rsidR="00215957" w:rsidRPr="00A445BB" w:rsidRDefault="00A445BB" w:rsidP="00A445BB">
      <w:r>
        <w:t>Following a large scale-up in control measures, such as mass vaccination, a period of low incidence, called the honeymoon period, is expected.</w:t>
      </w:r>
      <w:r>
        <w:fldChar w:fldCharType="begin" w:fldLock="1"/>
      </w:r>
      <w:r w:rsidR="00AE6CD2">
        <w:instrText>ADDIN CSL_CITATION { "citationItems" : [ { "id" : "ITEM-1", "itemData" : { "DOI" : "10.1017/S0950268800067170", "ISSN" : "0950-2688", "PMID" : "3378585", "abstract" : "A mathematical model is developed to mimic the transmission dynamics of the measles virus in communities in the developing world with high population growth rates and high case fatality rates. The model is used to compare the impacts of different mass vaccination programmes upon morbidity and mortality arising from infection by measles virus. Analyses identify three conclusions of practical significance to the design of optimal vaccination programmes. First, there is no single optimum age at which to vaccinate children for all urban and rural communities in developing countries. For a given community the best age at which to vaccinate depends critically on the age distribution of cases of infection prior to the introduction of control measures. Second, numerical studies predict that the introduction of mass vaccination will induce a temporary phase of very low incidence of infection before the system settles to a new pattern of recurrent epidemics. Mass vaccination acts to lengthen the inter-epidemic period in the post-vaccination period when compared with that prevailing prior to control. Third, numerical simulations suggest that two-phase and two-stage vaccination programmes are of less benefit than one-stage programmes (achieving comparable coverage) aimed at young children. The paper ends with a discussion of the needs for: improved programmes of data collection; monitoring of the impact of current vaccination programmes; and the development of models that take account of viral transmission dynamics, host demography and economic factors.", "author" : [ { "dropping-particle" : "", "family" : "McLean", "given" : "A R", "non-dropping-particle" : "", "parse-names" : false, "suffix" : "" }, { "dropping-particle" : "", "family" : "Anderson", "given" : "R M", "non-dropping-particle" : "", "parse-names" : false, "suffix" : "" } ], "container-title" : "Epidemiology and infection", "id" : "ITEM-1", "issue" : "3", "issued" : { "date-parts" : [ [ "1988" ] ] }, "note" : "Coins &amp;quot;Honeymoon Period&amp;quot;", "page" : "419-442", "title" : "Measles in developing countries. Part II. The predicted impact of mass vaccination", "type" : "article-journal", "volume" : "100" }, "uris" : [ "http://www.mendeley.com/documents/?uuid=97610014-43b5-4a99-82eb-58ca9f100383"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380776" w:rsidRPr="00380776">
        <w:rPr>
          <w:noProof/>
          <w:vertAlign w:val="superscript"/>
        </w:rPr>
        <w:t>11</w:t>
      </w:r>
      <w:r>
        <w:fldChar w:fldCharType="end"/>
      </w:r>
      <w:r>
        <w:t xml:space="preserve"> Modeling studies of other disease systems (e.g., HIV,</w:t>
      </w:r>
      <w:r>
        <w:fldChar w:fldCharType="begin" w:fldLock="1"/>
      </w:r>
      <w:r w:rsidR="00AE6CD2">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mendeley" : { "formattedCitation" : "&lt;sup&gt;12,13&lt;/sup&gt;", "plainTextFormattedCitation" : "12,13", "previouslyFormattedCitation" : "&lt;sup&gt;12,13&lt;/sup&gt;" }, "properties" : { "noteIndex" : 0 }, "schema" : "https://github.com/citation-style-language/schema/raw/master/csl-citation.json" }</w:instrText>
      </w:r>
      <w:r>
        <w:fldChar w:fldCharType="separate"/>
      </w:r>
      <w:r w:rsidR="00380776" w:rsidRPr="00380776">
        <w:rPr>
          <w:noProof/>
          <w:vertAlign w:val="superscript"/>
        </w:rPr>
        <w:t>12,13</w:t>
      </w:r>
      <w:r>
        <w:fldChar w:fldCharType="end"/>
      </w:r>
      <w:r>
        <w:t xml:space="preserve"> measles,</w:t>
      </w:r>
      <w:r>
        <w:fldChar w:fldCharType="begin" w:fldLock="1"/>
      </w:r>
      <w:r w:rsidR="00AE6CD2">
        <w:instrText>ADDIN CSL_CITATION { "citationItems" : [ { "id" : "ITEM-1",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1",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mendeley" : { "formattedCitation" : "&lt;sup&gt;14&lt;/sup&gt;", "plainTextFormattedCitation" : "14", "previouslyFormattedCitation" : "&lt;sup&gt;14&lt;/sup&gt;" }, "properties" : { "noteIndex" : 0 }, "schema" : "https://github.com/citation-style-language/schema/raw/master/csl-citation.json" }</w:instrText>
      </w:r>
      <w:r>
        <w:fldChar w:fldCharType="separate"/>
      </w:r>
      <w:r w:rsidR="00380776" w:rsidRPr="00380776">
        <w:rPr>
          <w:noProof/>
          <w:vertAlign w:val="superscript"/>
        </w:rPr>
        <w:t>14</w:t>
      </w:r>
      <w:r>
        <w:fldChar w:fldCharType="end"/>
      </w:r>
      <w:r>
        <w:t xml:space="preserve"> pertussis,</w:t>
      </w:r>
      <w:r>
        <w:fldChar w:fldCharType="begin" w:fldLock="1"/>
      </w:r>
      <w:r w:rsidR="00AE6CD2">
        <w:instrText>ADDIN CSL_CITATION { "citationItems" : [ { "id" : "ITEM-1",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1", "issue" : "07", "issued" : { "date-parts" : [ [ "2016", "6", "4" ] ] }, "page" : "835-849", "title" : "Pertussis immunity and epidemiology: mode and duration of vaccine-induced immunity", "type" : "article-journal", "volume" : "143" }, "uris" : [ "http://www.mendeley.com/documents/?uuid=315a933b-5be7-4653-955a-65c542265005"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380776" w:rsidRPr="00380776">
        <w:rPr>
          <w:noProof/>
          <w:vertAlign w:val="superscript"/>
        </w:rPr>
        <w:t>15</w:t>
      </w:r>
      <w:r>
        <w:fldChar w:fldCharType="end"/>
      </w:r>
      <w:r>
        <w:t xml:space="preserve"> and rubella</w:t>
      </w:r>
      <w:r>
        <w:fldChar w:fldCharType="begin" w:fldLock="1"/>
      </w:r>
      <w:r w:rsidR="00AE6CD2">
        <w:instrText>ADDIN CSL_CITATION { "citationItems" : [ { "id" : "ITEM-1", "itemData" : { "DOI" : "10.1017/S0950268812000131", "ISSN" : "1469-4409", "PMID" : "22335852", "abstract" : "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1", "issue" : "12", "issued" : { "date-parts" : [ [ "2012", "12" ] ] }, "page" : "2290-301", "title" : "Impact of birth rate, seasonality and transmission rate on minimum levels of coverage needed for rubella vaccination.", "type" : "article-journal", "volume" : "140" }, "uris" : [ "http://www.mendeley.com/documents/?uuid=9b68227c-c688-49cf-b22c-d2b17c5c6cee"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380776" w:rsidRPr="00380776">
        <w:rPr>
          <w:noProof/>
          <w:vertAlign w:val="superscript"/>
        </w:rPr>
        <w:t>16</w:t>
      </w:r>
      <w:r>
        <w:fldChar w:fldCharType="end"/>
      </w:r>
      <w:r>
        <w:t>) have shown a relationship between herd immunity and factors such as the VE profile, VC, demographic turnover, and R</w:t>
      </w:r>
      <w:r>
        <w:rPr>
          <w:vertAlign w:val="subscript"/>
        </w:rPr>
        <w:t>0</w:t>
      </w:r>
      <w:r>
        <w:t xml:space="preserve">, but no study to our knowledge has demonstrated the relative contributions of these driving factors </w:t>
      </w:r>
      <w:r w:rsidR="00E701DB">
        <w:t>nor considered the impact of human migration</w:t>
      </w:r>
      <w:r>
        <w:t xml:space="preserve"> on waning herd immunity</w:t>
      </w:r>
      <w:r w:rsidR="00E701DB">
        <w:t xml:space="preserve"> and vaccination policy</w:t>
      </w:r>
      <w:r>
        <w:t>.</w:t>
      </w:r>
    </w:p>
    <w:p w14:paraId="05E008E1" w14:textId="77777777" w:rsidR="0099479A" w:rsidRDefault="0099479A"/>
    <w:p w14:paraId="79087810" w14:textId="0615D1B1" w:rsidR="0099479A" w:rsidRPr="00E701DB" w:rsidRDefault="00F539C6">
      <w:r>
        <w:lastRenderedPageBreak/>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1D4990">
        <w:t xml:space="preserve">Finally, we </w:t>
      </w:r>
      <w:r>
        <w:t xml:space="preserve">provide a tool that can help guide decisions regarding </w:t>
      </w:r>
      <w:r w:rsidR="00700D43">
        <w:t>the expected duration of herd immunity</w:t>
      </w:r>
      <w:r w:rsidR="002F2F2F">
        <w:t xml:space="preserve"> </w:t>
      </w:r>
      <w:r w:rsidR="00541512">
        <w:t xml:space="preserve">for any given </w:t>
      </w:r>
      <w:r w:rsidR="002F2F2F">
        <w:t>context</w:t>
      </w:r>
      <w:r w:rsidR="0065101F">
        <w:t xml:space="preserve"> (</w:t>
      </w:r>
      <w:hyperlink r:id="rId10" w:history="1">
        <w:r w:rsidR="0065101F" w:rsidRPr="001C5656">
          <w:rPr>
            <w:rStyle w:val="Hyperlink"/>
          </w:rPr>
          <w:t>https://coreypeak.shinyapps.io/herd_protection_estimator/</w:t>
        </w:r>
      </w:hyperlink>
      <w:r w:rsidR="0065101F">
        <w:t>)</w:t>
      </w:r>
      <w:r w:rsidR="00700D43">
        <w:t>.</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4998F42F" w:rsidR="00324900" w:rsidRPr="00324900" w:rsidRDefault="00324900" w:rsidP="005C7B32">
      <w:pPr>
        <w:rPr>
          <w:i/>
        </w:rPr>
      </w:pPr>
      <w:r w:rsidRPr="00324900">
        <w:rPr>
          <w:i/>
        </w:rPr>
        <w:t>Disease Model</w:t>
      </w:r>
    </w:p>
    <w:p w14:paraId="1943FA7B" w14:textId="675F45A8" w:rsidR="003B3505" w:rsidRDefault="005C7B32" w:rsidP="005C7B32">
      <w:r>
        <w:t xml:space="preserve">We developed a compartmental model framework of </w:t>
      </w:r>
      <w:r w:rsidR="00EB221D">
        <w:t xml:space="preserve">a </w:t>
      </w:r>
      <w:r>
        <w:t>population that is being targeted with vaccination. The population groups of principle interest for this study are individuals who are fully susceptible to disease (</w:t>
      </w:r>
      <m:oMath>
        <m:r>
          <w:rPr>
            <w:rFonts w:ascii="Cambria Math" w:hAnsi="Cambria Math"/>
          </w:rPr>
          <m:t>S</m:t>
        </m:r>
      </m:oMath>
      <w:r>
        <w:t xml:space="preserve">) and </w:t>
      </w:r>
      <w:r w:rsidR="00C346FB">
        <w:t>those</w:t>
      </w:r>
      <w:r>
        <w:t xml:space="preserve"> who were vaccinated </w:t>
      </w:r>
      <w:r w:rsidR="00EB221D" w:rsidRPr="002F2F2F">
        <w:rPr>
          <w:i/>
        </w:rPr>
        <w:t>n</w:t>
      </w:r>
      <w:r w:rsidR="00EB221D">
        <w:t xml:space="preserve">-months ago </w:t>
      </w:r>
      <w:r>
        <w:t>(</w:t>
      </w:r>
      <m:oMath>
        <m:sSub>
          <m:sSubPr>
            <m:ctrlPr>
              <w:rPr>
                <w:rFonts w:ascii="Cambria Math" w:hAnsi="Cambria Math"/>
                <w:i/>
              </w:rPr>
            </m:ctrlPr>
          </m:sSubPr>
          <m:e>
            <m:r>
              <w:rPr>
                <w:rFonts w:ascii="Cambria Math" w:hAnsi="Cambria Math"/>
              </w:rPr>
              <m:t>V</m:t>
            </m:r>
          </m:e>
          <m:sub>
            <m:r>
              <w:rPr>
                <w:rFonts w:ascii="Cambria Math" w:hAnsi="Cambria Math"/>
              </w:rPr>
              <m:t>n</m:t>
            </m:r>
          </m:sub>
        </m:sSub>
      </m:oMath>
      <w:r>
        <w:t>)</w:t>
      </w:r>
      <w:r w:rsidR="00C346FB">
        <w:t xml:space="preserve"> (Figure CC)</w:t>
      </w:r>
      <w:r>
        <w:t xml:space="preserve">. </w:t>
      </w:r>
      <w:r w:rsidR="00C346FB">
        <w:t xml:space="preserve">In order to account for the observation that vaccine direct effects do not tend to wane exponentially,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AE6CD2">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lt;sup&gt;17,18&lt;/sup&gt;", "plainTextFormattedCitation" : "17,18", "previouslyFormattedCitation" : "&lt;sup&gt;17,18&lt;/sup&gt;" }, "properties" : { "noteIndex" : 0 }, "schema" : "https://github.com/citation-style-language/schema/raw/master/csl-citation.json" }</w:instrText>
      </w:r>
      <w:r w:rsidR="003542BB">
        <w:fldChar w:fldCharType="separate"/>
      </w:r>
      <w:r w:rsidR="00380776" w:rsidRPr="00380776">
        <w:rPr>
          <w:noProof/>
          <w:vertAlign w:val="superscript"/>
        </w:rPr>
        <w:t>17,18</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herefore, individuals move</w:t>
      </w:r>
      <w:r w:rsidR="002347AA">
        <w:t xml:space="preserve"> </w:t>
      </w:r>
      <w:r w:rsidR="00E701DB">
        <w:t xml:space="preserve">from compartment </w:t>
      </w:r>
      <m:oMath>
        <m:r>
          <w:rPr>
            <w:rFonts w:ascii="Cambria Math" w:hAnsi="Cambria Math"/>
          </w:rPr>
          <m:t>S</m:t>
        </m:r>
      </m:oMath>
      <w:r w:rsidR="00E701DB">
        <w:t xml:space="preserve"> 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 months [0,1) post-vaccination on averag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months [1,2) post-vaccination, etc. </w:t>
      </w:r>
    </w:p>
    <w:p w14:paraId="5D2453F1" w14:textId="77777777" w:rsidR="006B582E" w:rsidRDefault="006B582E" w:rsidP="005C7B32"/>
    <w:p w14:paraId="05C9FCC8" w14:textId="5068CEFB" w:rsidR="006B582E" w:rsidRDefault="006B582E" w:rsidP="006B582E">
      <w:r>
        <w:t>We assume individuals within the populati</w:t>
      </w:r>
      <w:r w:rsidR="00C30928">
        <w:t xml:space="preserve">on are </w:t>
      </w:r>
      <w:proofErr w:type="gramStart"/>
      <w:r w:rsidR="00C30928">
        <w:t>well-mixed</w:t>
      </w:r>
      <w:proofErr w:type="gramEnd"/>
      <w:r w:rsidR="00C30928">
        <w:t xml:space="preserve"> and i</w:t>
      </w:r>
      <w:r>
        <w:t xml:space="preserve">ndividuals emigrate from the population at a rate that is equal for all compartments. Unless otherwise noted, the total system size is held constant by offsetting emigration with an equal rate of immigration. Our main results assume that immigration is entirely into the </w:t>
      </w:r>
      <w:proofErr w:type="gramStart"/>
      <m:oMath>
        <m:r>
          <w:rPr>
            <w:rFonts w:ascii="Cambria Math" w:hAnsi="Cambria Math"/>
          </w:rPr>
          <m:t>S</m:t>
        </m:r>
      </m:oMath>
      <w:proofErr w:type="gramEnd"/>
      <w:r w:rsidR="00C8088D">
        <w:t xml:space="preserve"> </w:t>
      </w:r>
      <w:r>
        <w:t xml:space="preserve">compartment, meaning incoming migrants bring neither vaccine-derived nor naturally acquired immunity into the population. </w:t>
      </w:r>
    </w:p>
    <w:p w14:paraId="30F32F5E" w14:textId="77777777" w:rsidR="006B582E" w:rsidRDefault="006B582E" w:rsidP="006B582E"/>
    <w:p w14:paraId="5225B6C9" w14:textId="12DFFB3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AE6CD2">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380776" w:rsidRPr="00380776">
        <w:rPr>
          <w:noProof/>
          <w:vertAlign w:val="superscript"/>
        </w:rPr>
        <w:t>19</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7E41A807" w14:textId="77777777" w:rsidR="003B3505" w:rsidRDefault="003B3505" w:rsidP="005C7B32"/>
    <w:p w14:paraId="31BEB8E8" w14:textId="7C293A47" w:rsidR="006B582E" w:rsidRPr="006B582E" w:rsidRDefault="006B582E" w:rsidP="005C7B32">
      <w:r>
        <w:rPr>
          <w:i/>
        </w:rPr>
        <w:t>Vaccine Efficacy Parameterization</w:t>
      </w:r>
    </w:p>
    <w:p w14:paraId="50E2C944" w14:textId="02467D94" w:rsidR="005C7B32" w:rsidRDefault="00C346FB" w:rsidP="005C7B32">
      <w:r>
        <w:t xml:space="preserve">We adapted monthly </w:t>
      </w:r>
      <w:proofErr w:type="gramStart"/>
      <m:oMath>
        <m:r>
          <w:rPr>
            <w:rFonts w:ascii="Cambria Math" w:hAnsi="Cambria Math"/>
          </w:rPr>
          <m:t>VE(</m:t>
        </m:r>
        <w:proofErr w:type="gramEnd"/>
        <m:r>
          <w:rPr>
            <w:rFonts w:ascii="Cambria Math" w:hAnsi="Cambria Math"/>
          </w:rPr>
          <m:t>t)</m:t>
        </m:r>
      </m:oMath>
      <w:r>
        <w:t xml:space="preserve"> estimates u</w:t>
      </w:r>
      <w:r w:rsidR="003542BB">
        <w:t>sing data from Clemens et al.</w:t>
      </w:r>
      <w:r w:rsidR="003542BB">
        <w:fldChar w:fldCharType="begin" w:fldLock="1"/>
      </w:r>
      <w:r w:rsidR="00AE6CD2">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lt;sup&gt;20&lt;/sup&gt;", "plainTextFormattedCitation" : "20", "previouslyFormattedCitation" : "&lt;sup&gt;20&lt;/sup&gt;" }, "properties" : { "noteIndex" : 0 }, "schema" : "https://github.com/citation-style-language/schema/raw/master/csl-citation.json" }</w:instrText>
      </w:r>
      <w:r w:rsidR="003542BB">
        <w:fldChar w:fldCharType="separate"/>
      </w:r>
      <w:r w:rsidR="00380776" w:rsidRPr="00380776">
        <w:rPr>
          <w:noProof/>
          <w:vertAlign w:val="superscript"/>
        </w:rPr>
        <w:t>20</w:t>
      </w:r>
      <w:r w:rsidR="003542BB">
        <w:fldChar w:fldCharType="end"/>
      </w:r>
      <w:r w:rsidR="003542BB">
        <w:t xml:space="preserve"> </w:t>
      </w:r>
      <w:r w:rsidR="002347AA">
        <w:t>that were</w:t>
      </w:r>
      <w:r w:rsidR="00BE4FAD">
        <w:t xml:space="preserve"> re-analyzed by</w:t>
      </w:r>
      <w:r w:rsidR="003542BB">
        <w:t xml:space="preserve"> Durham et al</w:t>
      </w:r>
      <w:r w:rsidR="00BE4FAD">
        <w:t>.</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BE4FAD">
        <w:t xml:space="preserve"> We </w:t>
      </w:r>
      <w:r>
        <w:t xml:space="preserve">define </w:t>
      </w:r>
      <w:proofErr w:type="gramStart"/>
      <m:oMath>
        <m:r>
          <w:rPr>
            <w:rFonts w:ascii="Cambria Math" w:hAnsi="Cambria Math"/>
          </w:rPr>
          <m:t>VE(</m:t>
        </m:r>
        <w:proofErr w:type="gramEnd"/>
        <m:r>
          <w:rPr>
            <w:rFonts w:ascii="Cambria Math" w:hAnsi="Cambria Math"/>
          </w:rPr>
          <m:t>1)</m:t>
        </m:r>
      </m:oMath>
      <w:r>
        <w:t xml:space="preserve"> to be the </w:t>
      </w:r>
      <w:r w:rsidR="00C8088D" w:rsidRPr="00C8088D">
        <w:t>VE</w:t>
      </w:r>
      <w:r>
        <w:t xml:space="preserve"> for months [0,1) post-vaccination, </w:t>
      </w:r>
      <m:oMath>
        <m:r>
          <w:rPr>
            <w:rFonts w:ascii="Cambria Math" w:hAnsi="Cambria Math"/>
          </w:rPr>
          <m:t>VE(2)</m:t>
        </m:r>
      </m:oMath>
      <w:r>
        <w:t xml:space="preserve"> to be the VE for months [1,2) post-vaccination, etc. We parameterized the time-varying distribution </w:t>
      </w:r>
      <w:proofErr w:type="gramStart"/>
      <m:oMath>
        <m:r>
          <w:rPr>
            <w:rFonts w:ascii="Cambria Math" w:hAnsi="Cambria Math"/>
          </w:rPr>
          <m:t>VE(</m:t>
        </m:r>
        <w:proofErr w:type="gramEnd"/>
        <m:r>
          <w:rPr>
            <w:rFonts w:ascii="Cambria Math" w:hAnsi="Cambria Math"/>
          </w:rPr>
          <m:t>t)</m:t>
        </m:r>
      </m:oMath>
      <w:r>
        <w:t xml:space="preserve"> of WC and BS-WC vac</w:t>
      </w:r>
      <w:r w:rsidR="003542BB">
        <w:t>cines using tables provided by Durham et al.</w:t>
      </w:r>
      <w:r w:rsidR="003542BB">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3542BB">
        <w:fldChar w:fldCharType="separate"/>
      </w:r>
      <w:r w:rsidR="00380776" w:rsidRPr="00380776">
        <w:rPr>
          <w:noProof/>
          <w:vertAlign w:val="superscript"/>
        </w:rPr>
        <w:t>21</w:t>
      </w:r>
      <w:r w:rsidR="003542BB">
        <w:fldChar w:fldCharType="end"/>
      </w:r>
      <w:r w:rsidR="003542BB">
        <w:t xml:space="preserve"> </w:t>
      </w:r>
      <w:r>
        <w:t>and linear interpellat</w:t>
      </w:r>
      <w:r w:rsidR="002347AA">
        <w:t>ions between 6-month</w:t>
      </w:r>
      <w:r w:rsidR="00C30928">
        <w:t xml:space="preserve"> mean VE</w:t>
      </w:r>
      <w:r w:rsidR="002347AA">
        <w:t xml:space="preserve"> estimates</w:t>
      </w:r>
      <w:r w:rsidR="00586F75">
        <w:t>, bounded at zero and one</w:t>
      </w:r>
      <w:r w:rsidR="002347AA">
        <w:t>.</w:t>
      </w:r>
      <w:r w:rsidR="00586F75">
        <w:t xml:space="preserve"> </w:t>
      </w:r>
      <w:r w:rsidR="002347AA">
        <w:t xml:space="preserve">As the WC vaccine is more commonly used, especially through the </w:t>
      </w:r>
      <w:r w:rsidR="00B62E25">
        <w:t>WHO OCV</w:t>
      </w:r>
      <w:r w:rsidR="002347AA">
        <w:t xml:space="preserve"> Stockpile, we focus our main results on the WC vaccine and present results for the BS-WC vaccine in the supplement.</w:t>
      </w:r>
    </w:p>
    <w:p w14:paraId="35E0F94F" w14:textId="77777777" w:rsidR="00FB25E1" w:rsidRDefault="00FB25E1" w:rsidP="005C7B32"/>
    <w:p w14:paraId="54ADB133" w14:textId="67DA25BE" w:rsidR="006B582E" w:rsidRPr="006B582E" w:rsidRDefault="006B582E" w:rsidP="005C7B32">
      <w:pPr>
        <w:rPr>
          <w:i/>
        </w:rPr>
      </w:pPr>
      <w:r>
        <w:rPr>
          <w:i/>
        </w:rPr>
        <w:t>Mobility Parameterization</w:t>
      </w:r>
    </w:p>
    <w:p w14:paraId="10DBF619" w14:textId="6AC1E25A" w:rsidR="000E5266" w:rsidRDefault="00C30928" w:rsidP="005C7B32">
      <w:r>
        <w:t>We</w:t>
      </w:r>
      <w:r w:rsidR="00FB25E1">
        <w:t xml:space="preserve"> estimated migration rates from three settings</w:t>
      </w:r>
      <w:r>
        <w:t xml:space="preserve"> where OCVs have been used in order to create benchmarks for realistic mobility rates</w:t>
      </w:r>
      <w:r w:rsidR="00FB25E1">
        <w:t>. First, to represent a more stabl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AE6CD2">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lt;sup&gt;9&lt;/sup&gt;", "plainTextFormattedCitation" : "9", "previouslyFormattedCitation" : "&lt;sup&gt;9&lt;/sup&gt;" }, "properties" : { "noteIndex" : 0 }, "schema" : "https://github.com/citation-style-language/schema/raw/master/csl-citation.json" }</w:instrText>
      </w:r>
      <w:r w:rsidR="00046565">
        <w:fldChar w:fldCharType="separate"/>
      </w:r>
      <w:r w:rsidR="00380776" w:rsidRPr="00380776">
        <w:rPr>
          <w:noProof/>
          <w:vertAlign w:val="superscript"/>
        </w:rPr>
        <w:t>9</w:t>
      </w:r>
      <w:r w:rsidR="00046565">
        <w:fldChar w:fldCharType="end"/>
      </w:r>
      <w:r w:rsidR="00FB25E1">
        <w:t xml:space="preserve"> Secondly, to represent a highly mobile 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FB25E1">
        <w:t xml:space="preserve"> Thirdly,</w:t>
      </w:r>
      <w:r w:rsidR="00006508">
        <w:t xml:space="preserve"> to represent a displacement c</w:t>
      </w:r>
      <w:r w:rsidR="002C409D">
        <w:t xml:space="preserve">amp with intermediate mobility, we estimate a migration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w:t>
      </w:r>
      <w:r w:rsidR="002C409D">
        <w:lastRenderedPageBreak/>
        <w:t>February to October 2016</w:t>
      </w:r>
      <w:r w:rsidR="00B62E25">
        <w:t>, during</w:t>
      </w:r>
      <w:r w:rsidR="002C409D">
        <w:t xml:space="preserve"> which IOM reports a rather stable population of 104,000 people and approximately 2,000 entries/exits per month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03238EC0" w:rsidR="005C7B32" w:rsidRDefault="007059D1" w:rsidP="005C7B32">
      <w:r>
        <w:t>We define the duration of herd immunity (DHI)</w:t>
      </w:r>
      <w:r w:rsidR="00541512">
        <w:t xml:space="preserve"> </w:t>
      </w:r>
      <w:r>
        <w:t>as the time following a vaccination campaign with 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t xml:space="preserve">) below one. </w:t>
      </w:r>
      <w:r w:rsidR="005C7B32">
        <w:t>We calculate</w:t>
      </w:r>
    </w:p>
    <w:p w14:paraId="18EFD82C" w14:textId="77777777" w:rsidR="005C7B32" w:rsidRDefault="005C7B32" w:rsidP="005C7B32"/>
    <w:p w14:paraId="4444C5EF" w14:textId="11911B72" w:rsidR="005C7B32" w:rsidRDefault="00966387" w:rsidP="005C7B32">
      <m:oMathPara>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m:oMathPara>
    </w:p>
    <w:p w14:paraId="1D6A3346" w14:textId="77777777" w:rsidR="005C7B32" w:rsidRDefault="005C7B32" w:rsidP="005C7B32"/>
    <w:p w14:paraId="0E3DC8EB" w14:textId="77777777" w:rsidR="005C7B32"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73519398" w14:textId="77777777" w:rsidR="005C7B32" w:rsidRDefault="005C7B32" w:rsidP="005C7B32"/>
    <w:p w14:paraId="1B981F37" w14:textId="77777777" w:rsidR="005C7B32" w:rsidRDefault="005C7B32" w:rsidP="005C7B32">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m:oMathPara>
    </w:p>
    <w:p w14:paraId="35F23129" w14:textId="77777777" w:rsidR="005C7B32" w:rsidRDefault="005C7B32" w:rsidP="005C7B32"/>
    <w:p w14:paraId="2754C3DE" w14:textId="0D98D412" w:rsidR="005C7B32" w:rsidRPr="002F2F2F" w:rsidRDefault="00D77E67" w:rsidP="005C7B32">
      <w:proofErr w:type="gramStart"/>
      <w:r>
        <w:t>and</w:t>
      </w:r>
      <w:proofErr w:type="gramEnd"/>
      <w:r w:rsidR="005C7B32">
        <w:t xml:space="preserve"> </w:t>
      </w:r>
      <m:oMath>
        <m:r>
          <w:rPr>
            <w:rFonts w:ascii="Cambria Math" w:hAnsi="Cambria Math"/>
          </w:rPr>
          <m:t>N</m:t>
        </m:r>
        <m:d>
          <m:dPr>
            <m:ctrlPr>
              <w:rPr>
                <w:rFonts w:ascii="Cambria Math" w:hAnsi="Cambria Math"/>
                <w:i/>
              </w:rPr>
            </m:ctrlPr>
          </m:dPr>
          <m:e>
            <m:r>
              <w:rPr>
                <w:rFonts w:ascii="Cambria Math" w:hAnsi="Cambria Math"/>
              </w:rPr>
              <m:t>t</m:t>
            </m:r>
          </m:e>
        </m:d>
      </m:oMath>
      <w:r w:rsidR="005C7B32">
        <w:t xml:space="preserve"> is the total population size at time </w:t>
      </w:r>
      <w:r w:rsidR="005C7B32">
        <w:rPr>
          <w:i/>
        </w:rPr>
        <w:t>t</w:t>
      </w:r>
      <w:r w:rsidR="002F2F2F">
        <w:rPr>
          <w:i/>
        </w:rPr>
        <w:t xml:space="preserve"> </w:t>
      </w:r>
      <w:r w:rsidR="002F2F2F">
        <w:t>and is constant unless otherwise noted.</w:t>
      </w:r>
      <w:r w:rsidR="0096229A">
        <w:t xml:space="preserve"> </w:t>
      </w:r>
      <w:r w:rsidR="0028276D">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rsidR="0028276D">
        <w:t xml:space="preserve"> from below, we define DHI as the time until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rsidR="0028276D">
        <w:t>.</w:t>
      </w:r>
    </w:p>
    <w:p w14:paraId="79EAEA8B" w14:textId="77777777" w:rsidR="005C7B32" w:rsidRDefault="005C7B32" w:rsidP="005C7B32"/>
    <w:p w14:paraId="4434E0F7" w14:textId="0ACF0E19" w:rsidR="005C7B32" w:rsidRDefault="005C7B32" w:rsidP="005C7B32">
      <w:r>
        <w:t>We use</w:t>
      </w:r>
      <w:r w:rsidR="00D32E9A">
        <w:t xml:space="preserve"> our measurement of</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to estimate the probability of the community sustaining an outb</w:t>
      </w:r>
      <w:proofErr w:type="spellStart"/>
      <w:r>
        <w:t>reak</w:t>
      </w:r>
      <w:proofErr w:type="spellEnd"/>
      <w:r>
        <w:t xml:space="preserve"> given the introduction of a single case. For this calculation, we assume a Poisson distribution of secondary infections and define an outbreak as at least 10 cases (see supplemental information for differ</w:t>
      </w:r>
      <w:r w:rsidR="00046565">
        <w:t>ent outbreak thresholds)</w:t>
      </w:r>
      <w:r>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rsidR="00046565">
        <w:fldChar w:fldCharType="separate"/>
      </w:r>
      <w:r w:rsidR="00380776" w:rsidRPr="00380776">
        <w:rPr>
          <w:noProof/>
          <w:vertAlign w:val="superscript"/>
        </w:rPr>
        <w:t>22</w:t>
      </w:r>
      <w:r w:rsidR="00046565">
        <w:fldChar w:fldCharType="end"/>
      </w:r>
      <w:r w:rsidR="00C8088D">
        <w:t xml:space="preserve"> T</w:t>
      </w:r>
      <w:r w:rsidR="00C346FB">
        <w:t xml:space="preserve">he closed-form solution for </w:t>
      </w:r>
      <w:r w:rsidR="00C8088D">
        <w:t xml:space="preserve">the probability of a small </w:t>
      </w:r>
      <w:r w:rsidR="00C346FB">
        <w:t xml:space="preserve">outbreak of </w:t>
      </w:r>
      <w:r w:rsidR="00D77E67">
        <w:t>size</w:t>
      </w:r>
      <w:r w:rsidR="00C346FB">
        <w:t xml:space="preserve"> </w:t>
      </w:r>
      <m:oMath>
        <m:r>
          <w:rPr>
            <w:rFonts w:ascii="Cambria Math" w:hAnsi="Cambria Math"/>
          </w:rPr>
          <m:t>y</m:t>
        </m:r>
      </m:oMath>
      <w:r w:rsidR="00D77E67">
        <w:t xml:space="preserve"> (</w:t>
      </w:r>
      <m:oMath>
        <m:r>
          <w:rPr>
            <w:rFonts w:ascii="Cambria Math" w:hAnsi="Cambria Math"/>
          </w:rPr>
          <m:t>y</m:t>
        </m:r>
        <m:r>
          <w:rPr>
            <w:rFonts w:ascii="Cambria Math" w:hAnsi="Cambria Math"/>
          </w:rPr>
          <m:t>=</m:t>
        </m:r>
        <w:proofErr w:type="gramStart"/>
        <m:r>
          <w:rPr>
            <w:rFonts w:ascii="Cambria Math" w:hAnsi="Cambria Math"/>
          </w:rPr>
          <m:t>1,2,3,…</m:t>
        </m:r>
      </m:oMath>
      <w:r w:rsidR="00D77E67">
        <w:t>)</w:t>
      </w:r>
      <w:proofErr w:type="gramEnd"/>
      <w:r w:rsidR="00D77E67">
        <w:t xml:space="preserve"> initiated by a single infectious case </w:t>
      </w:r>
      <w:r w:rsidR="00C346FB">
        <w:t>is</w:t>
      </w:r>
      <w:r w:rsidR="00D77E67">
        <w:t xml:space="preserve"> defined by the </w:t>
      </w:r>
      <w:proofErr w:type="spellStart"/>
      <w:r w:rsidR="00D77E67">
        <w:t>Borell</w:t>
      </w:r>
      <w:proofErr w:type="spellEnd"/>
      <w:r w:rsidR="00D77E67">
        <w:t>-Tanner distribution</w:t>
      </w:r>
      <w:r w:rsidR="00BE2545">
        <w:t>:</w:t>
      </w:r>
      <w:r w:rsidR="00046565">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lt;sup&gt;22,23&lt;/sup&gt;", "plainTextFormattedCitation" : "22,23", "previouslyFormattedCitation" : "&lt;sup&gt;22,23&lt;/sup&gt;" }, "properties" : { "noteIndex" : 0 }, "schema" : "https://github.com/citation-style-language/schema/raw/master/csl-citation.json" }</w:instrText>
      </w:r>
      <w:r w:rsidR="00046565">
        <w:fldChar w:fldCharType="separate"/>
      </w:r>
      <w:r w:rsidR="00380776" w:rsidRPr="00380776">
        <w:rPr>
          <w:noProof/>
          <w:vertAlign w:val="superscript"/>
        </w:rPr>
        <w:t>22,23</w:t>
      </w:r>
      <w:r w:rsidR="00046565">
        <w:fldChar w:fldCharType="end"/>
      </w:r>
    </w:p>
    <w:p w14:paraId="3C8B3559" w14:textId="77777777" w:rsidR="00C346FB" w:rsidRDefault="00C346FB" w:rsidP="005C7B32"/>
    <w:p w14:paraId="64A3833B" w14:textId="27D6598F" w:rsidR="00D77E67" w:rsidRDefault="00D77E67" w:rsidP="005C7B32">
      <m:oMathPara>
        <m:oMath>
          <m:r>
            <w:rPr>
              <w:rFonts w:ascii="Cambria Math" w:hAnsi="Cambria Math"/>
            </w:rPr>
            <m:t>Pr</m:t>
          </m:r>
          <m:d>
            <m:dPr>
              <m:ctrlPr>
                <w:rPr>
                  <w:rFonts w:ascii="Cambria Math" w:hAnsi="Cambria Math"/>
                  <w:i/>
                </w:rPr>
              </m:ctrlPr>
            </m:dPr>
            <m:e>
              <m:r>
                <w:rPr>
                  <w:rFonts w:ascii="Cambria Math" w:hAnsi="Cambria Math"/>
                </w:rPr>
                <m:t>Y=y</m:t>
              </m:r>
            </m:e>
          </m:d>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y-1</m:t>
                  </m:r>
                </m:e>
              </m:d>
              <m:r>
                <w:rPr>
                  <w:rFonts w:ascii="Cambria Math" w:hAnsi="Cambria Math"/>
                </w:rPr>
                <m:t>!</m:t>
              </m:r>
            </m:den>
          </m:f>
          <m:sSup>
            <m:sSupPr>
              <m:ctrlPr>
                <w:rPr>
                  <w:rFonts w:ascii="Cambria Math" w:hAnsi="Cambria Math"/>
                  <w:i/>
                </w:rPr>
              </m:ctrlPr>
            </m:sSupPr>
            <m:e>
              <m:r>
                <w:rPr>
                  <w:rFonts w:ascii="Cambria Math" w:hAnsi="Cambria Math"/>
                </w:rPr>
                <m:t>y</m:t>
              </m:r>
            </m:e>
            <m:sup>
              <m:r>
                <w:rPr>
                  <w:rFonts w:ascii="Cambria Math" w:hAnsi="Cambria Math"/>
                </w:rPr>
                <m:t>y-2</m:t>
              </m:r>
            </m:sup>
          </m:sSup>
          <m:sSup>
            <m:sSupPr>
              <m:ctrlPr>
                <w:rPr>
                  <w:rFonts w:ascii="Cambria Math" w:hAnsi="Cambria Math"/>
                  <w:i/>
                </w:rPr>
              </m:ctrlPr>
            </m:sSupPr>
            <m:e>
              <m:r>
                <w:rPr>
                  <w:rFonts w:ascii="Cambria Math" w:hAnsi="Cambria Math"/>
                </w:rPr>
                <m:t>R</m:t>
              </m:r>
            </m:e>
            <m:sup>
              <m:r>
                <w:rPr>
                  <w:rFonts w:ascii="Cambria Math" w:hAnsi="Cambria Math"/>
                </w:rPr>
                <m:t>-yR</m:t>
              </m:r>
            </m:sup>
          </m:sSup>
          <m:r>
            <w:rPr>
              <w:rFonts w:ascii="Cambria Math" w:hAnsi="Cambria Math"/>
            </w:rPr>
            <m:t>.</m:t>
          </m:r>
        </m:oMath>
      </m:oMathPara>
    </w:p>
    <w:p w14:paraId="3BA730FB" w14:textId="77777777" w:rsidR="005C7B32" w:rsidRDefault="005C7B32" w:rsidP="005C7B32"/>
    <w:p w14:paraId="44C1F6F9" w14:textId="1E1CE1F4" w:rsidR="006B582E" w:rsidRPr="006B582E" w:rsidRDefault="006B582E" w:rsidP="005C7B32">
      <w:pPr>
        <w:rPr>
          <w:i/>
        </w:rPr>
      </w:pPr>
      <w:r>
        <w:rPr>
          <w:i/>
        </w:rPr>
        <w:t>Re-Vaccination Strategies</w:t>
      </w:r>
    </w:p>
    <w:p w14:paraId="105130E1" w14:textId="6045BF83" w:rsidR="005C7B32" w:rsidRDefault="00D32E9A" w:rsidP="005C7B32">
      <w:r>
        <w:t xml:space="preserve">We consider </w:t>
      </w:r>
      <w:r w:rsidR="00B62E25">
        <w:t xml:space="preserve">three </w:t>
      </w:r>
      <w:r>
        <w:t>vaccination strategies</w:t>
      </w:r>
      <w:r w:rsidR="00B62E25">
        <w:t>:</w:t>
      </w:r>
      <w:r>
        <w:t xml:space="preserve"> </w:t>
      </w:r>
      <w:r w:rsidR="00B62E25">
        <w:t>(1)</w:t>
      </w:r>
      <w:r>
        <w:t xml:space="preserve"> </w:t>
      </w:r>
      <w:r w:rsidR="00B62E25">
        <w:t>routine</w:t>
      </w:r>
      <w:r>
        <w:t xml:space="preserve"> </w:t>
      </w:r>
      <w:r w:rsidR="00B62E25">
        <w:t>vaccination</w:t>
      </w:r>
      <w:r>
        <w:t>;</w:t>
      </w:r>
      <w:r w:rsidR="00B62E25">
        <w:t xml:space="preserve"> (2) periodic mass vaccination</w:t>
      </w:r>
      <w:r>
        <w:t>; and</w:t>
      </w:r>
      <w:r w:rsidR="00B62E25">
        <w:t xml:space="preserve"> (3)</w:t>
      </w:r>
      <w:r>
        <w:t xml:space="preserve"> </w:t>
      </w:r>
      <w:r w:rsidR="00B62E25">
        <w:t>mass vaccination followed by routine vaccination</w:t>
      </w:r>
      <w:r w:rsidR="00BE2545">
        <w:t xml:space="preserve">, i.e., “Mass then </w:t>
      </w:r>
      <w:proofErr w:type="gramStart"/>
      <w:r w:rsidR="00BE2545">
        <w:t>Maintain</w:t>
      </w:r>
      <w:proofErr w:type="gramEnd"/>
      <w:r w:rsidR="00BE2545">
        <w:t>.”</w:t>
      </w:r>
      <w:r>
        <w:t xml:space="preserve"> Routine vaccination </w:t>
      </w:r>
      <w:r w:rsidR="00C8088D">
        <w:t>includes the daily allocation of a certain number of vaccine courses to</w:t>
      </w:r>
      <w:r>
        <w:t xml:space="preserve"> individuals who happen to be susceptible at the time</w:t>
      </w:r>
      <w:r w:rsidR="00B62E25">
        <w:t xml:space="preserve"> (such as those entering the population through immigration or birth)</w:t>
      </w:r>
      <w:r>
        <w:t xml:space="preserve">. </w:t>
      </w:r>
      <w:r w:rsidR="00E86EA7">
        <w:t>Currently, a complete vaccine course of OCVs includes two doses administered</w:t>
      </w:r>
      <w:r w:rsidR="00B62E25">
        <w:t xml:space="preserve"> approximately</w:t>
      </w:r>
      <w:r w:rsidR="00046565">
        <w:t xml:space="preserve"> two weeks apart</w:t>
      </w:r>
      <w:r w:rsidR="00BE2545">
        <w:t>.</w:t>
      </w:r>
      <w:r w:rsidR="00046565">
        <w:fldChar w:fldCharType="begin" w:fldLock="1"/>
      </w:r>
      <w:r w:rsidR="00AE6CD2">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lt;sup&gt;6&lt;/sup&gt;", "plainTextFormattedCitation" : "6", "previouslyFormattedCitation" : "&lt;sup&gt;6&lt;/sup&gt;" }, "properties" : { "noteIndex" : 0 }, "schema" : "https://github.com/citation-style-language/schema/raw/master/csl-citation.json" }</w:instrText>
      </w:r>
      <w:r w:rsidR="00046565">
        <w:fldChar w:fldCharType="separate"/>
      </w:r>
      <w:r w:rsidR="00380776" w:rsidRPr="00380776">
        <w:rPr>
          <w:noProof/>
          <w:vertAlign w:val="superscript"/>
        </w:rPr>
        <w:t>6</w:t>
      </w:r>
      <w:r w:rsidR="00046565">
        <w:fldChar w:fldCharType="end"/>
      </w:r>
      <w:r w:rsidR="00BE2545">
        <w:t xml:space="preserve"> However, b</w:t>
      </w:r>
      <w:r w:rsidR="00E86EA7">
        <w:t>ecause the</w:t>
      </w:r>
      <w:r w:rsidR="00BE2545">
        <w:t xml:space="preserve"> timescale of interest for this study is measured in years</w:t>
      </w:r>
      <w:r>
        <w:t xml:space="preserve">, not days, we assume </w:t>
      </w:r>
      <w:r w:rsidR="00A13B26">
        <w:t>mass vaccination</w:t>
      </w:r>
      <w:r>
        <w:t xml:space="preserve"> campaigns elapse </w:t>
      </w:r>
      <w:r w:rsidR="00BE2545">
        <w:t>instantaneously</w:t>
      </w:r>
      <w:r w:rsidR="00E86EA7">
        <w:t>. Furthermore, we focus on the number of vaccine courses rather than the number of actual vaccines per course</w:t>
      </w:r>
      <w:r w:rsidR="00DB4165">
        <w:t xml:space="preserve"> for generalizability across disease systems.</w:t>
      </w:r>
    </w:p>
    <w:p w14:paraId="53D88260" w14:textId="77777777" w:rsidR="009D0774" w:rsidRDefault="009D0774" w:rsidP="005C7B32"/>
    <w:p w14:paraId="1206957E" w14:textId="7DE49DD6"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Case Study</w:t>
      </w:r>
    </w:p>
    <w:p w14:paraId="76A2A3DB" w14:textId="4CA8FA3E" w:rsidR="0083178D" w:rsidRDefault="00505B2E" w:rsidP="00505B2E">
      <w:r>
        <w:t>To demonstrate the value of estimating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 T</w:t>
      </w:r>
      <w:r w:rsidR="006168CB">
        <w:t xml:space="preserve">o approximate the Camp population size, we isolated </w:t>
      </w:r>
      <w:r>
        <w:t>four</w:t>
      </w:r>
      <w:r w:rsidR="006168CB">
        <w:t xml:space="preserve"> key periods of population </w:t>
      </w:r>
      <w:r w:rsidR="006168CB">
        <w:lastRenderedPageBreak/>
        <w:t>change:</w:t>
      </w:r>
      <w:r w:rsidR="00E601F2">
        <w:t xml:space="preserve"> (1)</w:t>
      </w:r>
      <w:r w:rsidR="006168CB">
        <w:t xml:space="preserve"> nearly linear growth</w:t>
      </w:r>
      <w:r>
        <w:t xml:space="preserve"> </w:t>
      </w:r>
      <w:r w:rsidR="00E601F2">
        <w:t>from February 2014 to June 2014; (2)</w:t>
      </w:r>
      <w:r>
        <w:t xml:space="preserve"> nearly exponential growth from June 2014</w:t>
      </w:r>
      <w:r w:rsidR="006168CB">
        <w:t xml:space="preserve"> until a peak in December 2015;</w:t>
      </w:r>
      <w:r w:rsidR="00E601F2">
        <w:t xml:space="preserve"> (3)</w:t>
      </w:r>
      <w:r w:rsidR="006168CB">
        <w:t xml:space="preserve"> nearly </w:t>
      </w:r>
      <w:r>
        <w:t>exponential</w:t>
      </w:r>
      <w:r w:rsidR="006168CB">
        <w:t xml:space="preserve"> population decay until stabilization in </w:t>
      </w:r>
      <w:r w:rsidR="007C5881">
        <w:t>May 2016</w:t>
      </w:r>
      <w:r w:rsidR="006168CB">
        <w:t xml:space="preserve">; and </w:t>
      </w:r>
      <w:r w:rsidR="00E601F2">
        <w:t xml:space="preserve">(4) </w:t>
      </w:r>
      <w:r w:rsidR="006168CB">
        <w:t>nearly constant population size until the end of t</w:t>
      </w:r>
      <w:r w:rsidR="001E049A">
        <w:t>he case study in December 2016 (</w:t>
      </w:r>
      <w:r w:rsidR="00E601F2">
        <w:t xml:space="preserve">Supplemental </w:t>
      </w:r>
      <w:r w:rsidR="001E049A">
        <w:t xml:space="preserve">Figure </w:t>
      </w:r>
      <w:proofErr w:type="spellStart"/>
      <w:r w:rsidR="001E049A">
        <w:t>GG</w:t>
      </w:r>
      <w:r w:rsidR="004E0107">
        <w:t>_Pop</w:t>
      </w:r>
      <w:proofErr w:type="spellEnd"/>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AE6CD2">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lt;sup&gt;24&lt;/sup&gt;", "plainTextFormattedCitation" : "24", "previouslyFormattedCitation" : "&lt;sup&gt;24&lt;/sup&gt;" }, "properties" : { "noteIndex" : 0 }, "schema" : "https://github.com/citation-style-language/schema/raw/master/csl-citation.json" }</w:instrText>
      </w:r>
      <w:r w:rsidR="00E601F2">
        <w:fldChar w:fldCharType="separate"/>
      </w:r>
      <w:r w:rsidR="00380776" w:rsidRPr="00380776">
        <w:rPr>
          <w:noProof/>
          <w:vertAlign w:val="superscript"/>
        </w:rPr>
        <w:t>24</w:t>
      </w:r>
      <w:r w:rsidR="00E601F2">
        <w:fldChar w:fldCharType="end"/>
      </w:r>
      <w:r w:rsidR="00176FEC">
        <w:t xml:space="preserve"> We assumed this to be our demographic turnover rate as a conservatively high estimate</w:t>
      </w:r>
      <w:r w:rsidR="00FB1466">
        <w:t>,</w:t>
      </w:r>
      <w:r w:rsidR="00176FEC">
        <w:t xml:space="preserve"> which we show to still be slow relative to other drivers</w:t>
      </w:r>
      <w:r w:rsidR="00E601F2">
        <w:t xml:space="preserve"> of waning herd immunity</w:t>
      </w:r>
      <w:r w:rsidR="00176FEC">
        <w:t>.</w:t>
      </w:r>
      <w:r w:rsidR="00FB1466">
        <w:t xml:space="preserve"> </w:t>
      </w:r>
    </w:p>
    <w:p w14:paraId="7DB1C4DC" w14:textId="5C62ED22" w:rsidR="00CF2EF3" w:rsidRDefault="00FB1466" w:rsidP="00FB1466">
      <w:r>
        <w:br/>
        <w:t>We estimated the susceptibility profile over time (</w:t>
      </w:r>
      <m:oMath>
        <m:r>
          <w:rPr>
            <w:rFonts w:ascii="Cambria Math" w:hAnsi="Cambria Math"/>
          </w:rPr>
          <m:t>X</m:t>
        </m:r>
        <m:d>
          <m:dPr>
            <m:ctrlPr>
              <w:rPr>
                <w:rFonts w:ascii="Cambria Math" w:hAnsi="Cambria Math"/>
                <w:i/>
              </w:rPr>
            </m:ctrlPr>
          </m:dPr>
          <m:e>
            <m:r>
              <w:rPr>
                <w:rFonts w:ascii="Cambria Math" w:hAnsi="Cambria Math"/>
              </w:rPr>
              <m:t>t</m:t>
            </m:r>
          </m:e>
        </m:d>
      </m:oMath>
      <w:r>
        <w:t xml:space="preserve">) in six scenarios (Table 1). In the first scenario, we used empirical measures of all four key </w:t>
      </w:r>
      <w:r w:rsidR="00E601F2">
        <w:t>drivers of waning herd immunity,</w:t>
      </w:r>
      <w:r>
        <w:t xml:space="preserve"> s</w:t>
      </w:r>
      <w:r w:rsidR="00E601F2">
        <w:t>pecifically:</w:t>
      </w:r>
      <w:r>
        <w:t xml:space="preserve"> an empirical dis</w:t>
      </w:r>
      <w:r w:rsidR="00E601F2">
        <w:t xml:space="preserve">tribution of </w:t>
      </w:r>
      <m:oMath>
        <m:r>
          <w:rPr>
            <w:rFonts w:ascii="Cambria Math" w:hAnsi="Cambria Math"/>
          </w:rPr>
          <m:t>VE</m:t>
        </m:r>
        <m:d>
          <m:dPr>
            <m:ctrlPr>
              <w:rPr>
                <w:rFonts w:ascii="Cambria Math" w:hAnsi="Cambria Math"/>
                <w:i/>
              </w:rPr>
            </m:ctrlPr>
          </m:dPr>
          <m:e>
            <m:r>
              <w:rPr>
                <w:rFonts w:ascii="Cambria Math" w:hAnsi="Cambria Math"/>
              </w:rPr>
              <m:t>t</m:t>
            </m:r>
          </m:e>
        </m:d>
      </m:oMath>
      <w:r w:rsidR="00E601F2">
        <w:t xml:space="preserve"> for Shanchol;</w:t>
      </w:r>
      <w:r>
        <w:t xml:space="preserve"> </w:t>
      </w:r>
      <w:r w:rsidR="00E601F2">
        <w:t>a</w:t>
      </w:r>
      <w:r>
        <w:t xml:space="preserve"> dynamic populat</w:t>
      </w:r>
      <w:r w:rsidR="00E601F2">
        <w:t>ion size (</w:t>
      </w:r>
      <m:oMath>
        <m:r>
          <w:rPr>
            <w:rFonts w:ascii="Cambria Math" w:hAnsi="Cambria Math"/>
          </w:rPr>
          <m:t>N</m:t>
        </m:r>
        <m:d>
          <m:dPr>
            <m:ctrlPr>
              <w:rPr>
                <w:rFonts w:ascii="Cambria Math" w:hAnsi="Cambria Math"/>
                <w:i/>
              </w:rPr>
            </m:ctrlPr>
          </m:dPr>
          <m:e>
            <m:r>
              <w:rPr>
                <w:rFonts w:ascii="Cambria Math" w:hAnsi="Cambria Math"/>
              </w:rPr>
              <m:t>t</m:t>
            </m:r>
          </m:e>
        </m:d>
      </m:oMath>
      <w:r w:rsidR="00E601F2">
        <w:t>) described above;</w:t>
      </w:r>
      <w:r>
        <w:t xml:space="preserve"> routine migration obs</w:t>
      </w:r>
      <w:r w:rsidR="00E601F2">
        <w:t>erved through entries and exits;</w:t>
      </w:r>
      <w:r>
        <w:t xml:space="preserve"> and 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t xml:space="preserve">. We compare this “observed” scenario with counterfactual scenarios </w:t>
      </w:r>
      <w:r w:rsidR="00E601F2">
        <w:t>that</w:t>
      </w:r>
      <w:r>
        <w:t xml:space="preserve"> eliminate at least one of these drivers and will therefore cause herd immunity to wane more slowly. We constructed a composite counterfactual “best case” scenario in which: </w:t>
      </w:r>
      <m:oMath>
        <m:r>
          <w:rPr>
            <w:rFonts w:ascii="Cambria Math" w:hAnsi="Cambria Math"/>
          </w:rPr>
          <m:t>VE</m:t>
        </m:r>
      </m:oMath>
      <w:r w:rsidR="00E601F2">
        <w:t xml:space="preserve"> </w:t>
      </w:r>
      <w:r>
        <w:t>was held constant at its maximum value (</w:t>
      </w:r>
      <m:oMath>
        <m:r>
          <w:rPr>
            <w:rFonts w:ascii="Cambria Math" w:hAnsi="Cambria Math"/>
          </w:rPr>
          <m:t>VE</m:t>
        </m:r>
      </m:oMath>
      <w:r>
        <w:t xml:space="preserve"> = 0.583) for all time since vaccination with Shanchol; the population size was held constant at approximately the level</w:t>
      </w:r>
      <w:r w:rsidR="00E601F2">
        <w:t xml:space="preserve"> observed during the outbreak (</w:t>
      </w:r>
      <m:oMath>
        <m:r>
          <w:rPr>
            <w:rFonts w:ascii="Cambria Math" w:hAnsi="Cambria Math"/>
          </w:rPr>
          <m:t>N</m:t>
        </m:r>
      </m:oMath>
      <w:r>
        <w:t xml:space="preserve"> = 100,000); routine m</w:t>
      </w:r>
      <w:proofErr w:type="spellStart"/>
      <w:r w:rsidR="007C5881">
        <w:t>igration</w:t>
      </w:r>
      <w:proofErr w:type="spellEnd"/>
      <w:r w:rsidR="007C5881">
        <w:t xml:space="preserve"> rates were set to zero;</w:t>
      </w:r>
      <w:r>
        <w:t xml:space="preserve"> and birth/death rates set to zero. To isolate the impact of each driver</w:t>
      </w:r>
      <w:r w:rsidR="00CF2EF3">
        <w:t xml:space="preserve"> of waning herd immunity, we simulated </w:t>
      </w:r>
      <w:proofErr w:type="spellStart"/>
      <w:r w:rsidR="00CF2EF3">
        <w:t>univariate</w:t>
      </w:r>
      <w:proofErr w:type="spellEnd"/>
      <w:r w:rsidR="00CF2EF3">
        <w:t xml:space="preserve"> counterfactual scenarios under which one driver is set to the “observed” condition while the other three were held at the counterfactual condition (Table 1).</w:t>
      </w:r>
    </w:p>
    <w:p w14:paraId="238E0059" w14:textId="77777777" w:rsidR="00FB1466" w:rsidRDefault="00FB1466" w:rsidP="00FB1466"/>
    <w:p w14:paraId="62A433B5" w14:textId="3C914200" w:rsidR="009D0774" w:rsidRPr="009D0774" w:rsidRDefault="00FB1466" w:rsidP="00286A28">
      <w:r>
        <w:t>Next, we create a measure of attributable percent to assess the relative strength of each driver of waning herd immunity in this case study. We c</w:t>
      </w:r>
      <w:r w:rsidR="009D0774">
        <w:t xml:space="preserve">alculat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7C5881">
        <w:t xml:space="preserve"> </w:t>
      </w:r>
      <w:r w:rsidR="009D0774">
        <w:t>on Oct 16, 2016 in</w:t>
      </w:r>
      <w:r w:rsidR="00286A28">
        <w:t xml:space="preserve"> each </w:t>
      </w:r>
      <w:proofErr w:type="spellStart"/>
      <w:r w:rsidR="00286A28">
        <w:t>uni</w:t>
      </w:r>
      <w:r w:rsidR="007C5881">
        <w:t>variate</w:t>
      </w:r>
      <w:proofErr w:type="spellEnd"/>
      <w:r w:rsidR="007C5881">
        <w:t xml:space="preserve"> counterfactual scenario </w:t>
      </w:r>
      <m:oMath>
        <m:r>
          <w:rPr>
            <w:rFonts w:ascii="Cambria Math" w:hAnsi="Cambria Math"/>
          </w:rPr>
          <m:t>i</m:t>
        </m:r>
      </m:oMath>
      <w:r w:rsidR="00286A28">
        <w:t xml:space="preserve"> and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xml:space="preserve"> for the composite </w:t>
      </w:r>
      <w:r w:rsidR="009D0774">
        <w:t>counter</w:t>
      </w:r>
      <w:r w:rsidR="00CF2EF3">
        <w:t xml:space="preserve">factual </w:t>
      </w:r>
      <w:r w:rsidR="0047120A">
        <w:t>scenario</w:t>
      </w:r>
      <w:r w:rsidR="009D0774">
        <w:t>.</w:t>
      </w:r>
      <w:r w:rsidR="00286A28">
        <w:t xml:space="preserve"> </w:t>
      </w:r>
      <w:r w:rsidR="009D0774">
        <w:t xml:space="preserve">For each </w:t>
      </w:r>
      <w:proofErr w:type="spellStart"/>
      <w:r w:rsidR="009D0774">
        <w:t>univariate</w:t>
      </w:r>
      <w:proofErr w:type="spellEnd"/>
      <w:r w:rsidR="009D0774">
        <w:t xml:space="preserve"> scenario</w:t>
      </w:r>
      <w:r w:rsidR="00286A28">
        <w:t xml:space="preserve"> </w:t>
      </w:r>
      <m:oMath>
        <m:r>
          <w:rPr>
            <w:rFonts w:ascii="Cambria Math" w:hAnsi="Cambria Math"/>
          </w:rPr>
          <m:t>i</m:t>
        </m:r>
      </m:oMath>
      <w:r w:rsidR="009D0774">
        <w:t xml:space="preserve">, </w:t>
      </w:r>
      <w:r w:rsidR="00286A28">
        <w:t xml:space="preserve">we </w:t>
      </w:r>
      <w:r w:rsidR="009D0774">
        <w:t>calculate the difference</w:t>
      </w:r>
      <w:r w:rsidR="006168CB">
        <w:t xml:space="preserve"> </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oMath>
      <w:r w:rsidR="00286A28">
        <w:t>. Finally, we c</w:t>
      </w:r>
      <w:proofErr w:type="spellStart"/>
      <w:r w:rsidR="006168CB">
        <w:t>alculate</w:t>
      </w:r>
      <w:proofErr w:type="spellEnd"/>
      <w:r w:rsidR="006168CB">
        <w:t xml:space="preserve"> the percent of waning herd immunity attributable to each driver</w:t>
      </w:r>
      <w:r w:rsidR="007C5881">
        <w:t xml:space="preserve"> </w:t>
      </w: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rsidR="007C5881">
        <w:t>.</w:t>
      </w:r>
    </w:p>
    <w:p w14:paraId="450CC59E" w14:textId="77777777" w:rsidR="00BE6A6A" w:rsidRDefault="00BE6A6A" w:rsidP="005C7B32"/>
    <w:p w14:paraId="11786E70" w14:textId="52DC3CFD" w:rsidR="006B582E" w:rsidRPr="006B582E" w:rsidRDefault="006B582E" w:rsidP="005C7B32">
      <w:commentRangeStart w:id="0"/>
      <w:r>
        <w:rPr>
          <w:i/>
        </w:rPr>
        <w:t>Disease Model Parameterization</w:t>
      </w:r>
      <w:commentRangeEnd w:id="0"/>
      <w:r>
        <w:rPr>
          <w:rStyle w:val="CommentReference"/>
        </w:rPr>
        <w:commentReference w:id="0"/>
      </w:r>
    </w:p>
    <w:p w14:paraId="61167686" w14:textId="38BDA700" w:rsidR="004737E0" w:rsidRDefault="00BE6A6A" w:rsidP="005C7B32">
      <w:r>
        <w:t>During simulations with disease transmission, we utilize compartments for individuals who are exposed but not yet infect</w:t>
      </w:r>
      <w:r w:rsidR="007C5881">
        <w:t>ious (</w:t>
      </w:r>
      <m:oMath>
        <m:r>
          <w:rPr>
            <w:rFonts w:ascii="Cambria Math" w:hAnsi="Cambria Math"/>
          </w:rPr>
          <m:t>E</m:t>
        </m:r>
      </m:oMath>
      <w:r w:rsidR="007C5881">
        <w:t>), infectious (</w:t>
      </w:r>
      <m:oMath>
        <m:r>
          <w:rPr>
            <w:rFonts w:ascii="Cambria Math" w:hAnsi="Cambria Math"/>
          </w:rPr>
          <m:t>I</m:t>
        </m:r>
      </m:oMath>
      <w:r>
        <w:t>), and recovered and immune (</w:t>
      </w:r>
      <m:oMath>
        <m:r>
          <w:rPr>
            <w:rFonts w:ascii="Cambria Math" w:hAnsi="Cambria Math"/>
          </w:rPr>
          <m:t>R</m:t>
        </m:r>
      </m:oMath>
      <w:r>
        <w:t xml:space="preserve">) (Figure CC).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w:t>
      </w:r>
      <w:r w:rsidR="00B62E25">
        <w:t xml:space="preserve"> the incubation period</w:t>
      </w:r>
      <w:r>
        <w:t xml:space="preserve"> </w:t>
      </w:r>
      <w:r w:rsidR="00B62E25">
        <w:t>(</w:t>
      </w:r>
      <m:oMath>
        <m:r>
          <w:rPr>
            <w:rFonts w:ascii="Cambria Math" w:hAnsi="Cambria Math"/>
          </w:rPr>
          <m:t>E→I</m:t>
        </m:r>
      </m:oMath>
      <w:r w:rsidR="00B62E25">
        <w:t>)</w:t>
      </w:r>
      <w:r>
        <w:t>;</w:t>
      </w:r>
      <w:r w:rsidR="00BE2545">
        <w:fldChar w:fldCharType="begin" w:fldLock="1"/>
      </w:r>
      <w:r w:rsidR="00AE6CD2">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lt;sup&gt;25&lt;/sup&gt;", "plainTextFormattedCitation" : "25", "previouslyFormattedCitation" : "&lt;sup&gt;25&lt;/sup&gt;" }, "properties" : { "noteIndex" : 0 }, "schema" : "https://github.com/citation-style-language/schema/raw/master/csl-citation.json" }</w:instrText>
      </w:r>
      <w:r w:rsidR="00BE2545">
        <w:fldChar w:fldCharType="separate"/>
      </w:r>
      <w:r w:rsidR="00380776" w:rsidRPr="00380776">
        <w:rPr>
          <w:noProof/>
          <w:vertAlign w:val="superscript"/>
        </w:rPr>
        <w:t>25</w:t>
      </w:r>
      <w:r w:rsidR="00BE2545">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w:t>
      </w:r>
      <w:r w:rsidR="00B62E25">
        <w:t>the duration of infectiousness (</w:t>
      </w:r>
      <m:oMath>
        <m:r>
          <w:rPr>
            <w:rFonts w:ascii="Cambria Math" w:hAnsi="Cambria Math"/>
          </w:rPr>
          <m:t>I→R</m:t>
        </m:r>
      </m:oMath>
      <w:r w:rsidR="00B62E25">
        <w:t>)</w:t>
      </w:r>
      <w:r>
        <w:t>;</w:t>
      </w:r>
      <w:r w:rsidR="00046565">
        <w:fldChar w:fldCharType="begin" w:fldLock="1"/>
      </w:r>
      <w:r w:rsidR="00AE6CD2">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lt;sup&gt;26,27&lt;/sup&gt;", "plainTextFormattedCitation" : "26,27", "previouslyFormattedCitation" : "&lt;sup&gt;26,27&lt;/sup&gt;" }, "properties" : { "noteIndex" : 0 }, "schema" : "https://github.com/citation-style-language/schema/raw/master/csl-citation.json" }</w:instrText>
      </w:r>
      <w:r w:rsidR="00046565">
        <w:fldChar w:fldCharType="separate"/>
      </w:r>
      <w:r w:rsidR="00380776" w:rsidRPr="00380776">
        <w:rPr>
          <w:noProof/>
          <w:vertAlign w:val="superscript"/>
        </w:rPr>
        <w:t>26,27</w:t>
      </w:r>
      <w:r w:rsidR="00046565">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w:t>
      </w:r>
      <w:r w:rsidR="00B62E25">
        <w:t>the duration of natural immunity (</w:t>
      </w:r>
      <m:oMath>
        <m:r>
          <w:rPr>
            <w:rFonts w:ascii="Cambria Math" w:hAnsi="Cambria Math"/>
          </w:rPr>
          <m:t>R→S</m:t>
        </m:r>
      </m:oMath>
      <w:r w:rsidR="00B62E25">
        <w:t>).</w:t>
      </w:r>
      <w:r w:rsidR="00046565">
        <w:fldChar w:fldCharType="begin" w:fldLock="1"/>
      </w:r>
      <w:r w:rsidR="00AE6CD2">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lt;sup&gt;28\u201330&lt;/sup&gt;", "plainTextFormattedCitation" : "28\u201330", "previouslyFormattedCitation" : "&lt;sup&gt;28\u201330&lt;/sup&gt;" }, "properties" : { "noteIndex" : 0 }, "schema" : "https://github.com/citation-style-language/schema/raw/master/csl-citation.json" }</w:instrText>
      </w:r>
      <w:r w:rsidR="00046565">
        <w:fldChar w:fldCharType="separate"/>
      </w:r>
      <w:r w:rsidR="00380776" w:rsidRPr="00380776">
        <w:rPr>
          <w:noProof/>
          <w:vertAlign w:val="superscript"/>
        </w:rPr>
        <w:t>28–30</w:t>
      </w:r>
      <w:r w:rsidR="00046565">
        <w:fldChar w:fldCharType="end"/>
      </w:r>
      <w:r w:rsidR="00B62E25">
        <w:t xml:space="preserve"> Infection of susceptible individuals (</w:t>
      </w:r>
      <m:oMath>
        <m:r>
          <w:rPr>
            <w:rFonts w:ascii="Cambria Math" w:hAnsi="Cambria Math"/>
          </w:rPr>
          <m:t>S→I</m:t>
        </m:r>
      </m:oMath>
      <w:r w:rsidR="00B62E25">
        <w:t>)</w:t>
      </w:r>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w:t>
      </w:r>
      <w:r w:rsidR="00B62E25">
        <w:rPr>
          <w:rFonts w:ascii="Cambria" w:hAnsi="Cambria"/>
        </w:rPr>
        <w:t xml:space="preserve"> </w:t>
      </w:r>
      <w:r w:rsidR="002E6C5E">
        <w:rPr>
          <w:rFonts w:ascii="Cambria" w:hAnsi="Cambria"/>
        </w:rPr>
        <w:t>The force of infection on</w:t>
      </w:r>
      <w:r w:rsidR="00B62E25">
        <w:rPr>
          <w:rFonts w:ascii="Cambria" w:hAnsi="Cambria"/>
        </w:rPr>
        <w:t xml:space="preserve">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sidR="00B62E25">
        <w:rPr>
          <w:rFonts w:ascii="Cambria" w:hAnsi="Cambria"/>
        </w:rPr>
        <w:t xml:space="preserve">) is scaled </w:t>
      </w:r>
      <w:r w:rsidR="002E6C5E">
        <w:rPr>
          <w:rFonts w:ascii="Cambria" w:hAnsi="Cambria"/>
        </w:rPr>
        <w:t xml:space="preserve">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sidR="002E6C5E">
        <w:rPr>
          <w:rFonts w:ascii="Cambria" w:hAnsi="Cambria"/>
        </w:rPr>
        <w:t>.</w:t>
      </w:r>
    </w:p>
    <w:p w14:paraId="57A7BED4" w14:textId="77777777" w:rsidR="00F539C6" w:rsidRDefault="00F539C6"/>
    <w:p w14:paraId="2623DBFA" w14:textId="77777777" w:rsidR="00BE2545" w:rsidRDefault="00BE2545">
      <w:pPr>
        <w:rPr>
          <w:b/>
        </w:rPr>
      </w:pPr>
      <w:r>
        <w:rPr>
          <w:b/>
        </w:rPr>
        <w:br w:type="page"/>
      </w:r>
    </w:p>
    <w:p w14:paraId="59509F89" w14:textId="7019BAE5" w:rsidR="00F539C6" w:rsidRPr="001850C4" w:rsidRDefault="00F539C6">
      <w:pPr>
        <w:rPr>
          <w:b/>
        </w:rPr>
      </w:pPr>
      <w:r w:rsidRPr="001850C4">
        <w:rPr>
          <w:b/>
        </w:rPr>
        <w:lastRenderedPageBreak/>
        <w:t>RESULTS</w:t>
      </w:r>
    </w:p>
    <w:p w14:paraId="2877BFB4" w14:textId="77777777" w:rsidR="00463D05" w:rsidRDefault="00463D05"/>
    <w:p w14:paraId="2625FAFD" w14:textId="1A867275" w:rsidR="006B582E" w:rsidRPr="006B582E" w:rsidRDefault="00BE2545">
      <w:pPr>
        <w:rPr>
          <w:i/>
        </w:rPr>
      </w:pPr>
      <w:r>
        <w:rPr>
          <w:i/>
        </w:rPr>
        <w:t>Herd p</w:t>
      </w:r>
      <w:r w:rsidR="006B582E">
        <w:rPr>
          <w:i/>
        </w:rPr>
        <w:t>rotection</w:t>
      </w:r>
      <w:r>
        <w:rPr>
          <w:i/>
        </w:rPr>
        <w:t xml:space="preserve"> depends on VE and migration</w:t>
      </w:r>
    </w:p>
    <w:p w14:paraId="27FD66C6" w14:textId="0056E53A" w:rsidR="00044C95" w:rsidRDefault="00611687">
      <w:r>
        <w:t>In a static population (i.e.,</w:t>
      </w:r>
      <w:r w:rsidR="00CF37BB">
        <w:t xml:space="preserve"> no births, deaths, or migration</w:t>
      </w:r>
      <w:r>
        <w:t>)</w:t>
      </w:r>
      <w:r w:rsidR="00CF37BB">
        <w:t xml:space="preserve">, </w:t>
      </w:r>
      <w:r w:rsidR="004F662A">
        <w:t xml:space="preserve">vaccination can provide </w:t>
      </w:r>
      <w:r w:rsidR="004F662A" w:rsidRPr="00FA4C65">
        <w:t>some</w:t>
      </w:r>
      <w:r w:rsidR="004F662A">
        <w:t xml:space="preserve"> herd protection as long as d</w:t>
      </w:r>
      <w:r w:rsidR="00CF37BB">
        <w:t>irect vaccine efficacy remains, which we estimate to be</w:t>
      </w:r>
      <w:r w:rsidR="0028276D">
        <w:t xml:space="preserve"> 4.2</w:t>
      </w:r>
      <w:r w:rsidR="00BB6260">
        <w:t xml:space="preserve"> years for the WC vaccine</w:t>
      </w:r>
      <w:r w:rsidR="0028276D">
        <w:t xml:space="preserve"> in our deterministic model framework</w:t>
      </w:r>
      <w:r w:rsidR="00BB6260">
        <w:t xml:space="preserve"> </w:t>
      </w:r>
      <w:r w:rsidR="00C345A8">
        <w:t>(Figure AA</w:t>
      </w:r>
      <w:r>
        <w:t>, dotted line</w:t>
      </w:r>
      <w:r w:rsidR="00C032C9">
        <w:t>)</w:t>
      </w:r>
      <w:r w:rsidR="00CF37BB">
        <w:t>. The inclusion of migration can substan</w:t>
      </w:r>
      <w:r w:rsidR="00C032C9">
        <w:t xml:space="preserve">tially decrease </w:t>
      </w:r>
      <w:r w:rsidR="00586F75">
        <w:t>this duration</w:t>
      </w:r>
      <w:r w:rsidR="00C032C9">
        <w:t>. I</w:t>
      </w:r>
      <w:r w:rsidR="00CF37BB">
        <w:t>n a high-migration setting with an average duration</w:t>
      </w:r>
      <w:r w:rsidR="00C032C9">
        <w:t xml:space="preserve"> of residence of 2 years, the duration of any herd protection </w:t>
      </w:r>
      <w:r w:rsidR="00CF37BB">
        <w:t>decrease</w:t>
      </w:r>
      <w:r w:rsidR="00C032C9">
        <w:t>s</w:t>
      </w:r>
      <w:r w:rsidR="00CF37BB">
        <w:t xml:space="preserve"> </w:t>
      </w:r>
      <w:r w:rsidR="0028276D">
        <w:t>to 3.6</w:t>
      </w:r>
      <w:r w:rsidR="00BB6260">
        <w:t xml:space="preserve"> years</w:t>
      </w:r>
      <w:r w:rsidR="0096229A">
        <w:t xml:space="preserve"> following mass vaccination with the WC vaccine and </w:t>
      </w:r>
      <w:r w:rsidR="0028276D">
        <w:t>9.2</w:t>
      </w:r>
      <w:r w:rsidR="0096229A">
        <w:t xml:space="preserve"> years</w:t>
      </w:r>
      <w:r w:rsidR="00BB6260">
        <w:t xml:space="preserve"> </w:t>
      </w:r>
      <w:r w:rsidR="0028276D">
        <w:t>even for a perfect vaccine</w:t>
      </w:r>
      <w:r w:rsidR="00541512">
        <w:t xml:space="preserve"> (which retains VE=1 indefinitely)</w:t>
      </w:r>
      <w:r w:rsidR="0028276D">
        <w:t xml:space="preserve"> </w:t>
      </w:r>
      <w:r w:rsidR="00BB6260">
        <w:t xml:space="preserve">(Figure </w:t>
      </w:r>
      <w:r w:rsidR="00C345A8">
        <w:t>AA</w:t>
      </w:r>
      <w:r w:rsidR="00BB6260">
        <w:t xml:space="preserve">, </w:t>
      </w:r>
      <w:r w:rsidR="00841525">
        <w:t>solid</w:t>
      </w:r>
      <w:r w:rsidR="0096229A">
        <w:t xml:space="preserve"> lines</w:t>
      </w:r>
      <w:r w:rsidR="00C032C9">
        <w:t>)</w:t>
      </w:r>
      <w:r w:rsidR="00CF37BB">
        <w:t xml:space="preserve">. </w:t>
      </w:r>
      <w:r w:rsidR="00575CD5">
        <w:t xml:space="preserve"> Between the three primary forces causing herd immunity to wane, namely waning direct effects, migration, and </w:t>
      </w:r>
      <w:r w:rsidR="00BE2545">
        <w:t xml:space="preserve">demographic turnover through births and </w:t>
      </w:r>
      <w:r w:rsidR="00575CD5">
        <w:t xml:space="preserve">deaths, we find that the first two are substantially more influential than the third. </w:t>
      </w:r>
      <w:r>
        <w:t>E</w:t>
      </w:r>
      <w:r w:rsidR="00CF37BB">
        <w:t xml:space="preserve">ven </w:t>
      </w:r>
      <w:r w:rsidR="006F7535">
        <w:t>pessimistic</w:t>
      </w:r>
      <w:r w:rsidR="00CF37BB">
        <w:t xml:space="preserve"> estimates of a life expectancy</w:t>
      </w:r>
      <w:r w:rsidR="00006508">
        <w:t xml:space="preserve"> of 40 years only result in a </w:t>
      </w:r>
      <w:r w:rsidR="00C032C9">
        <w:t>2</w:t>
      </w:r>
      <w:r w:rsidR="00CF37BB">
        <w:t xml:space="preserve">% </w:t>
      </w:r>
      <w:r w:rsidR="00C032C9">
        <w:t>decrease</w:t>
      </w:r>
      <w:r w:rsidR="00CF37BB">
        <w:t xml:space="preserve"> in the duration of herd protection</w:t>
      </w:r>
      <w:r w:rsidR="00BB6260">
        <w:t xml:space="preserve"> </w:t>
      </w:r>
      <w:r w:rsidR="006F7535">
        <w:t>as compared to</w:t>
      </w:r>
      <w:r w:rsidR="00006508">
        <w:t xml:space="preserve"> setting</w:t>
      </w:r>
      <w:r w:rsidR="006F7535">
        <w:t xml:space="preserve"> rates of birth and death to zero</w:t>
      </w:r>
      <w:r w:rsidR="0028276D">
        <w:t xml:space="preserve"> (Supplemental Figure AA)</w:t>
      </w:r>
      <w:r w:rsidR="008B07D1">
        <w:t>.</w:t>
      </w:r>
    </w:p>
    <w:p w14:paraId="540A596A" w14:textId="77777777" w:rsidR="00BB6260" w:rsidRDefault="00BB6260" w:rsidP="00CF37BB"/>
    <w:p w14:paraId="41490E58" w14:textId="7639F7B1" w:rsidR="006B582E" w:rsidRPr="00AC44CF" w:rsidRDefault="00936B69" w:rsidP="00CF37BB">
      <w:pPr>
        <w:rPr>
          <w:i/>
        </w:rPr>
      </w:pPr>
      <w:r>
        <w:rPr>
          <w:i/>
        </w:rPr>
        <w:t>Outbreak probability changes over time</w:t>
      </w:r>
      <w:r w:rsidR="00AC44CF">
        <w:rPr>
          <w:i/>
        </w:rPr>
        <w:t xml:space="preserve"> with </w:t>
      </w:r>
      <w:proofErr w:type="gramStart"/>
      <w:r w:rsidR="00AC44CF">
        <w:rPr>
          <w:i/>
        </w:rPr>
        <w:t>R</w:t>
      </w:r>
      <w:r w:rsidR="00AC44CF">
        <w:rPr>
          <w:i/>
          <w:vertAlign w:val="subscript"/>
        </w:rPr>
        <w:t>e</w:t>
      </w:r>
      <w:r w:rsidR="00AC44CF">
        <w:rPr>
          <w:i/>
        </w:rPr>
        <w:t>(</w:t>
      </w:r>
      <w:proofErr w:type="gramEnd"/>
      <w:r w:rsidR="00AC44CF">
        <w:rPr>
          <w:i/>
        </w:rPr>
        <w:t>t)</w:t>
      </w:r>
    </w:p>
    <w:p w14:paraId="2C1518C4" w14:textId="0B339581" w:rsidR="00BB6260" w:rsidRDefault="00BB6260" w:rsidP="00CF37BB">
      <w:r>
        <w:t>Although</w:t>
      </w:r>
      <w:r w:rsidR="00D72DDD">
        <w:t xml:space="preserve"> deterministic models exhibit threshold-like behavior once</w:t>
      </w:r>
      <w:r>
        <w:t xml:space="preserve"> the reproductive number </w:t>
      </w:r>
      <w:r w:rsidR="00D72DDD">
        <w:t xml:space="preserve">exceeds one, an </w:t>
      </w:r>
      <w:r w:rsidR="00561BAD">
        <w:t xml:space="preserve">outbreak in reality </w:t>
      </w:r>
      <w:r>
        <w:t xml:space="preserve">is </w:t>
      </w:r>
      <w:r w:rsidR="00D72DDD">
        <w:t>possible below the</w:t>
      </w:r>
      <w:r>
        <w:t xml:space="preserve"> threshold and </w:t>
      </w:r>
      <w:r w:rsidR="00D72DDD">
        <w:t xml:space="preserve">is not </w:t>
      </w:r>
      <w:r>
        <w:t>guaranteed above the threshold.</w:t>
      </w:r>
      <w:r w:rsidR="00046565">
        <w:fldChar w:fldCharType="begin" w:fldLock="1"/>
      </w:r>
      <w:r w:rsidR="00AE6CD2">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lt;sup&gt;31&lt;/sup&gt;", "plainTextFormattedCitation" : "31", "previouslyFormattedCitation" : "&lt;sup&gt;31&lt;/sup&gt;" }, "properties" : { "noteIndex" : 0 }, "schema" : "https://github.com/citation-style-language/schema/raw/master/csl-citation.json" }</w:instrText>
      </w:r>
      <w:r w:rsidR="00046565">
        <w:fldChar w:fldCharType="separate"/>
      </w:r>
      <w:r w:rsidR="00380776" w:rsidRPr="00380776">
        <w:rPr>
          <w:noProof/>
          <w:vertAlign w:val="superscript"/>
        </w:rPr>
        <w:t>31</w:t>
      </w:r>
      <w:r w:rsidR="00046565">
        <w:fldChar w:fldCharType="end"/>
      </w:r>
      <w:r>
        <w:t xml:space="preserve"> </w:t>
      </w:r>
      <w:r w:rsidR="00DC6A61">
        <w:t xml:space="preserve">Holding vaccine coverage at 100%, </w:t>
      </w:r>
      <w:r w:rsidR="00890B56">
        <w:t xml:space="preserve">Figure </w:t>
      </w:r>
      <w:r w:rsidR="00C345A8">
        <w:t>BB</w:t>
      </w:r>
      <w:r w:rsidR="00890B56">
        <w:t xml:space="preserve"> shows that </w:t>
      </w:r>
      <w:r w:rsidR="0061434F">
        <w:t xml:space="preserve">mass vaccination reduces, but not eliminates, </w:t>
      </w:r>
      <w:r w:rsidR="00890B56">
        <w:t>th</w:t>
      </w:r>
      <w:r w:rsidR="0061434F">
        <w:t>e probability of an outbreak</w:t>
      </w:r>
      <w:r w:rsidR="00B259C1">
        <w:t xml:space="preserve"> </w:t>
      </w:r>
      <w:r w:rsidR="00890B56">
        <w:t>for a duration of time that depends critically on the vaccine efficacy</w:t>
      </w:r>
      <w:r w:rsidR="00DC6A61">
        <w:t xml:space="preserve"> profile</w:t>
      </w:r>
      <w:r w:rsidR="00890B56">
        <w:t xml:space="preserve"> and migration rate.</w:t>
      </w:r>
      <w:r w:rsidR="00561BAD">
        <w:t xml:space="preserve"> </w:t>
      </w:r>
      <w:r w:rsidR="00C07693">
        <w:t xml:space="preserve">DHI can be </w:t>
      </w:r>
      <w:r w:rsidR="00C51EE8">
        <w:t>inferred from</w:t>
      </w:r>
      <w:r w:rsidR="00C07693">
        <w:t xml:space="preserve"> the time </w:t>
      </w:r>
      <w:r w:rsidR="00611687">
        <w:t xml:space="preserve">of crossing </w:t>
      </w:r>
      <w:r w:rsidR="00C07693">
        <w:t>the horizon</w:t>
      </w:r>
      <w:r w:rsidR="00611687">
        <w:t xml:space="preserve">tal grey line, </w:t>
      </w:r>
      <w:r w:rsidR="004C3907">
        <w:t>which corresponds to R</w:t>
      </w:r>
      <w:r w:rsidR="004C3907">
        <w:rPr>
          <w:vertAlign w:val="subscript"/>
        </w:rPr>
        <w:t>e</w:t>
      </w:r>
      <w:r w:rsidR="004C3907">
        <w:t xml:space="preserve"> = 1 and, consequently, a </w:t>
      </w:r>
      <w:r w:rsidR="00611687">
        <w:t xml:space="preserve">24.6% </w:t>
      </w:r>
      <w:r w:rsidR="004C3907">
        <w:t>chance</w:t>
      </w:r>
      <w:r w:rsidR="00611687">
        <w:t xml:space="preserve"> of an outbreak</w:t>
      </w:r>
      <w:r w:rsidR="004C3907">
        <w:t xml:space="preserve"> </w:t>
      </w:r>
      <m:oMath>
        <m:r>
          <w:rPr>
            <w:rFonts w:ascii="Cambria Math" w:hAnsi="Cambria Math"/>
          </w:rPr>
          <m:t>≥</m:t>
        </m:r>
      </m:oMath>
      <w:r w:rsidR="00611687">
        <w:t>10 cases</w:t>
      </w:r>
      <w:r w:rsidR="004C3907">
        <w:t xml:space="preserve">. </w:t>
      </w:r>
      <w:r w:rsidR="00611687">
        <w:t>F</w:t>
      </w:r>
      <w:r w:rsidR="00537BAE">
        <w:t xml:space="preserve">or a setting with high transmission potential and high migration (red solid line), mass WC vaccination may not be able to achieve herd immunity, but </w:t>
      </w:r>
      <w:r w:rsidR="00611687">
        <w:t xml:space="preserve">can </w:t>
      </w:r>
      <w:r w:rsidR="00537BAE">
        <w:t xml:space="preserve">still drastically reduce </w:t>
      </w:r>
      <w:r w:rsidR="00611687">
        <w:t xml:space="preserve">by nearly 50 percentage points </w:t>
      </w:r>
      <w:r w:rsidR="00537BAE">
        <w:t>the probability of an outbreak given introduct</w:t>
      </w:r>
      <w:r w:rsidR="00611687">
        <w:t>ion</w:t>
      </w:r>
      <w:r w:rsidR="00537BAE">
        <w:t>.</w:t>
      </w:r>
    </w:p>
    <w:p w14:paraId="238ECFE3" w14:textId="77777777" w:rsidR="003D3632" w:rsidRDefault="003D3632" w:rsidP="00CF37BB"/>
    <w:p w14:paraId="055D8E9E" w14:textId="57F178FA" w:rsidR="006B582E" w:rsidRPr="00AC44CF" w:rsidRDefault="00AC44CF" w:rsidP="00CF37BB">
      <w:pPr>
        <w:rPr>
          <w:i/>
        </w:rPr>
      </w:pPr>
      <w:r>
        <w:rPr>
          <w:i/>
        </w:rPr>
        <w:t>Herd i</w:t>
      </w:r>
      <w:r w:rsidR="006B582E">
        <w:rPr>
          <w:i/>
        </w:rPr>
        <w:t>mmunity</w:t>
      </w:r>
      <w:r>
        <w:rPr>
          <w:i/>
        </w:rPr>
        <w:t xml:space="preserve"> requires sufficient VC that increases with R</w:t>
      </w:r>
      <w:r>
        <w:rPr>
          <w:i/>
          <w:vertAlign w:val="subscript"/>
        </w:rPr>
        <w:t>0</w:t>
      </w:r>
    </w:p>
    <w:p w14:paraId="1115B56C" w14:textId="47E99AE3" w:rsidR="003D3632" w:rsidRDefault="003D3632" w:rsidP="003D3632">
      <w:commentRangeStart w:id="1"/>
      <w:r>
        <w:t xml:space="preserve">Of interest to policy-makers is not just the duration of any herd protection, but specifically the DHI. Figure VC shows the strong positive dependence of DHI on high initial </w:t>
      </w:r>
      <w:r w:rsidR="00AC44CF">
        <w:t>VC</w:t>
      </w:r>
      <w:r>
        <w:t xml:space="preserve"> and low R</w:t>
      </w:r>
      <w:r>
        <w:softHyphen/>
      </w:r>
      <w:r>
        <w:rPr>
          <w:vertAlign w:val="subscript"/>
        </w:rPr>
        <w:t>0</w:t>
      </w:r>
      <w:r>
        <w:rPr>
          <w:vertAlign w:val="subscript"/>
        </w:rPr>
        <w:softHyphen/>
      </w:r>
      <w:r>
        <w:rPr>
          <w:vertAlign w:val="subscript"/>
        </w:rPr>
        <w:softHyphen/>
      </w:r>
      <w:r>
        <w:t xml:space="preserve">. DHI is also shortened in the presence of increasing migration and birth/death rates (Supplemental Information TBD). </w:t>
      </w:r>
      <w:commentRangeEnd w:id="1"/>
      <w:r w:rsidR="00DD3003">
        <w:rPr>
          <w:rStyle w:val="CommentReference"/>
        </w:rPr>
        <w:commentReference w:id="1"/>
      </w:r>
    </w:p>
    <w:p w14:paraId="37C3474B" w14:textId="77777777" w:rsidR="00F539C6" w:rsidRDefault="00F539C6"/>
    <w:p w14:paraId="40699E4C" w14:textId="04EB75E7" w:rsidR="006B582E" w:rsidRPr="006B582E" w:rsidRDefault="00AC44CF">
      <w:pPr>
        <w:rPr>
          <w:i/>
        </w:rPr>
      </w:pPr>
      <w:r>
        <w:rPr>
          <w:i/>
        </w:rPr>
        <w:t>Optimizing r</w:t>
      </w:r>
      <w:r w:rsidR="006B582E">
        <w:rPr>
          <w:i/>
        </w:rPr>
        <w:t>evaccination</w:t>
      </w:r>
      <w:r>
        <w:rPr>
          <w:i/>
        </w:rPr>
        <w:t xml:space="preserve"> with</w:t>
      </w:r>
      <w:r w:rsidR="006B582E">
        <w:rPr>
          <w:i/>
        </w:rPr>
        <w:t xml:space="preserve"> “Mass then Maintain” strategies</w:t>
      </w:r>
    </w:p>
    <w:p w14:paraId="5AD8BA13" w14:textId="38EEADDA" w:rsidR="0042502C" w:rsidRDefault="0034238E" w:rsidP="0094157E">
      <w:r>
        <w:t>We considered several operational strategies for sustaining herd immunity through vaccination</w:t>
      </w:r>
      <w:r w:rsidR="00014111">
        <w:t xml:space="preserve"> alone</w:t>
      </w:r>
      <w:r>
        <w:t xml:space="preserve">. </w:t>
      </w:r>
      <w:r w:rsidR="000D43E0">
        <w:t>We find that for a fixed vaccine allotment,</w:t>
      </w:r>
      <w:r w:rsidR="005E6674">
        <w:t xml:space="preserve"> </w:t>
      </w:r>
      <w:r w:rsidR="00014111">
        <w:t xml:space="preserve">“Mass then Maintain” </w:t>
      </w:r>
      <w:r w:rsidR="005E6674">
        <w:t xml:space="preserve">strategies that </w:t>
      </w:r>
      <w:r w:rsidR="00014111">
        <w:t>complement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recurring mass vaccination </w:t>
      </w:r>
      <w:r w:rsidR="0094157E">
        <w:t>or</w:t>
      </w:r>
      <w:r w:rsidR="00014111">
        <w:t xml:space="preserve"> routine vaccination strategies</w:t>
      </w:r>
      <w:r w:rsidR="0094157E">
        <w:t xml:space="preserve"> alone</w:t>
      </w:r>
      <w:r w:rsidR="00AC44CF">
        <w:t xml:space="preserve"> (Figure FF)</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e found that in a </w:t>
      </w:r>
      <w:r w:rsidR="004F60A8">
        <w:t xml:space="preserve">population </w:t>
      </w:r>
      <w:r w:rsidR="00611687">
        <w:t xml:space="preserve">with size </w:t>
      </w:r>
      <m:oMath>
        <m:r>
          <w:rPr>
            <w:rFonts w:ascii="Cambria Math" w:hAnsi="Cambria Math"/>
          </w:rPr>
          <m:t>N</m:t>
        </m:r>
      </m:oMath>
      <w:r w:rsidR="00611687">
        <w:t xml:space="preserve">, </w:t>
      </w:r>
      <w:r w:rsidR="006D6B6D">
        <w:t>R</w:t>
      </w:r>
      <w:r w:rsidR="006D6B6D">
        <w:rPr>
          <w:vertAlign w:val="subscript"/>
        </w:rPr>
        <w:t>0</w:t>
      </w:r>
      <w:r w:rsidR="006D6B6D">
        <w:t>=1.5</w:t>
      </w:r>
      <w:r w:rsidR="00611687">
        <w:t>,</w:t>
      </w:r>
      <w:r w:rsidR="006D6B6D">
        <w:t xml:space="preserve"> and </w:t>
      </w:r>
      <w:r w:rsidR="00E86EA7">
        <w:t>high</w:t>
      </w:r>
      <w:r w:rsidR="006D6B6D">
        <w:t xml:space="preserve"> </w:t>
      </w:r>
      <w:r w:rsidR="006D6B6D">
        <w:lastRenderedPageBreak/>
        <w:t>population tur</w:t>
      </w:r>
      <w:r w:rsidR="00B23DD8">
        <w:t xml:space="preserve">nover, provision of up to </w:t>
      </w:r>
      <m:oMath>
        <m:r>
          <w:rPr>
            <w:rFonts w:ascii="Cambria Math" w:hAnsi="Cambria Math"/>
          </w:rPr>
          <m:t>3N</m:t>
        </m:r>
      </m:oMath>
      <w:r w:rsidR="00611687">
        <w:t xml:space="preserve"> </w:t>
      </w:r>
      <w:r w:rsidR="00E86EA7">
        <w:t>vaccine courses</w:t>
      </w:r>
      <w:r w:rsidR="00B23DD8">
        <w:t xml:space="preserve"> can sustain</w:t>
      </w:r>
      <w:r w:rsidR="00E86EA7">
        <w:t xml:space="preserve"> </w:t>
      </w:r>
      <w:r w:rsidR="006D6B6D">
        <w:t xml:space="preserve">herd immunity </w:t>
      </w:r>
      <w:r w:rsidR="00B23DD8">
        <w:t xml:space="preserve">for 3.6 years </w:t>
      </w:r>
      <w:r w:rsidR="004F60A8">
        <w:t>through</w:t>
      </w:r>
      <w:r w:rsidR="00E86EA7">
        <w:t xml:space="preserve"> </w:t>
      </w:r>
      <w:r w:rsidR="003B3505">
        <w:t>annual</w:t>
      </w:r>
      <w:r w:rsidR="00E86EA7">
        <w:t xml:space="preserve"> </w:t>
      </w:r>
      <w:r w:rsidR="00E3037F">
        <w:t>m</w:t>
      </w:r>
      <w:r w:rsidR="00493178">
        <w:t xml:space="preserve">ass </w:t>
      </w:r>
      <w:r w:rsidR="00E3037F">
        <w:t>v</w:t>
      </w:r>
      <w:r w:rsidR="00B23DD8" w:rsidRPr="00E3037F">
        <w:t>accination</w:t>
      </w:r>
      <w:r w:rsidR="00E86EA7">
        <w:t>,</w:t>
      </w:r>
      <w:r w:rsidR="00B23DD8">
        <w:t xml:space="preserve"> 5.0 years th</w:t>
      </w:r>
      <w:r w:rsidR="003B6D69">
        <w:t>rough “Mass then Maintain”, and</w:t>
      </w:r>
      <w:r w:rsidR="003B3505">
        <w:t xml:space="preserve"> </w:t>
      </w:r>
      <w:r w:rsidR="00E3037F">
        <w:t>4.0 years through routine v</w:t>
      </w:r>
      <w:r w:rsidR="00B23DD8">
        <w:t>accination</w:t>
      </w:r>
      <w:r w:rsidR="00E86EA7">
        <w:t xml:space="preserve"> </w:t>
      </w:r>
      <w:r w:rsidR="009E526A">
        <w:t xml:space="preserve">(Figure </w:t>
      </w:r>
      <w:r w:rsidR="00E86EA7">
        <w:t>FF</w:t>
      </w:r>
      <w:r w:rsidR="009E526A">
        <w:t>)</w:t>
      </w:r>
      <w:r w:rsidR="00493178">
        <w:t>.</w:t>
      </w:r>
      <w:r w:rsidR="00077B6C">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574BC3C1" w:rsidR="00966387" w:rsidRDefault="004203D1">
      <w:r>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OCV impact, there is a tension between </w:t>
      </w:r>
      <w:r w:rsidR="00167FD3">
        <w:t xml:space="preserve">targeting </w:t>
      </w:r>
      <w:r w:rsidR="00C04090">
        <w:t xml:space="preserve">remote </w:t>
      </w:r>
      <w:r w:rsidR="00167FD3">
        <w:t>communities</w:t>
      </w:r>
      <w:r w:rsidR="00C04090">
        <w:t xml:space="preserve">, where OCV protection </w:t>
      </w:r>
      <w:r w:rsidR="002C24BA">
        <w:t>is</w:t>
      </w:r>
      <w:r w:rsidR="00C04090">
        <w:t xml:space="preserve"> long-lasting</w:t>
      </w:r>
      <w:r w:rsidR="002C24BA">
        <w:t xml:space="preserve"> but cholera introduction is rare</w:t>
      </w:r>
      <w:r w:rsidR="00C04090">
        <w:t>, and highly mobile communities, where the opposite is expected.</w:t>
      </w:r>
      <w:r w:rsidR="000E5D49">
        <w:t xml:space="preserve"> </w:t>
      </w:r>
      <w:r w:rsidR="00551453">
        <w:t xml:space="preserve">Figure DD </w:t>
      </w:r>
      <w:r w:rsidR="000E5D49">
        <w:t>show</w:t>
      </w:r>
      <w:r w:rsidR="00551453">
        <w:t>s</w:t>
      </w:r>
      <w:r w:rsidR="00456D57">
        <w:t xml:space="preserve"> that communities with intermediate levels of connectedness may experience the largest vaccine-derived decrease in the probability of an outbreak introduced via migration</w:t>
      </w:r>
      <w:r w:rsidR="00AD2DC7">
        <w:t>.</w:t>
      </w:r>
      <w:r w:rsidR="00501B43">
        <w:t xml:space="preserve"> </w:t>
      </w:r>
      <w:r w:rsidR="008C332F">
        <w:t xml:space="preserve">In </w:t>
      </w:r>
      <w:r w:rsidR="00501B43">
        <w:t xml:space="preserve">the </w:t>
      </w:r>
      <w:r w:rsidR="008C332F">
        <w:t>example</w:t>
      </w:r>
      <w:r w:rsidR="00501B43">
        <w:t xml:space="preserve"> of Figure DD,</w:t>
      </w:r>
      <w:r w:rsidR="008C332F">
        <w:t xml:space="preserve"> where R</w:t>
      </w:r>
      <w:r w:rsidR="008C332F">
        <w:rPr>
          <w:vertAlign w:val="subscript"/>
        </w:rPr>
        <w:t>0</w:t>
      </w:r>
      <w:r w:rsidR="008C332F">
        <w:t>=1.5 and the probability an incoming migrant is infectious is 1/N,</w:t>
      </w:r>
      <w:r w:rsidR="00501B43">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2C24BA" w:rsidRPr="002C24BA">
        <w:t xml:space="preserve"> </w:t>
      </w:r>
      <w:r w:rsidR="002C24BA">
        <w:t xml:space="preserve">If one is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AE6CD2">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lt;sup&gt;10&lt;/sup&gt;", "plainTextFormattedCitation" : "10", "previouslyFormattedCitation" : "&lt;sup&gt;10&lt;/sup&gt;" }, "properties" : { "noteIndex" : 0 }, "schema" : "https://github.com/citation-style-language/schema/raw/master/csl-citation.json" }</w:instrText>
      </w:r>
      <w:r w:rsidR="00046565">
        <w:fldChar w:fldCharType="separate"/>
      </w:r>
      <w:r w:rsidR="00380776" w:rsidRPr="00380776">
        <w:rPr>
          <w:noProof/>
          <w:vertAlign w:val="superscript"/>
        </w:rPr>
        <w:t>10</w:t>
      </w:r>
      <w:r w:rsidR="00046565">
        <w:fldChar w:fldCharType="end"/>
      </w:r>
      <w:r w:rsidR="00503E17">
        <w:t xml:space="preserve"> </w:t>
      </w:r>
    </w:p>
    <w:p w14:paraId="6A781B34" w14:textId="77777777" w:rsidR="00966387" w:rsidRDefault="00966387"/>
    <w:p w14:paraId="0642283E" w14:textId="22160BD1" w:rsidR="00966387" w:rsidRDefault="00D87EEC">
      <w:pPr>
        <w:rPr>
          <w:i/>
        </w:rPr>
      </w:pPr>
      <w:r>
        <w:rPr>
          <w:i/>
        </w:rPr>
        <w:t>Case Study</w:t>
      </w:r>
      <w:r w:rsidR="00966387">
        <w:rPr>
          <w:i/>
        </w:rPr>
        <w:t xml:space="preserve">: </w:t>
      </w:r>
      <w:proofErr w:type="spellStart"/>
      <w:r w:rsidR="00966387">
        <w:rPr>
          <w:i/>
        </w:rPr>
        <w:t>Bentiu</w:t>
      </w:r>
      <w:proofErr w:type="spellEnd"/>
      <w:r w:rsidR="00966387">
        <w:rPr>
          <w:i/>
        </w:rPr>
        <w:t xml:space="preserve"> </w:t>
      </w:r>
      <w:proofErr w:type="spellStart"/>
      <w:r w:rsidR="00966387">
        <w:rPr>
          <w:i/>
        </w:rPr>
        <w:t>PoC</w:t>
      </w:r>
      <w:proofErr w:type="spellEnd"/>
      <w:r>
        <w:rPr>
          <w:i/>
        </w:rPr>
        <w:t xml:space="preserve"> Camp</w:t>
      </w:r>
    </w:p>
    <w:p w14:paraId="5CCF5D4C" w14:textId="77F4916D" w:rsidR="00520DD4" w:rsidRDefault="009B1E00" w:rsidP="00520DD4">
      <w:r>
        <w:t xml:space="preserve">The </w:t>
      </w:r>
      <w:proofErr w:type="spellStart"/>
      <w:r>
        <w:t>Bentiu</w:t>
      </w:r>
      <w:proofErr w:type="spellEnd"/>
      <w:r>
        <w:t xml:space="preserve"> </w:t>
      </w:r>
      <w:proofErr w:type="spellStart"/>
      <w:r>
        <w:t>PoC</w:t>
      </w:r>
      <w:proofErr w:type="spellEnd"/>
      <w:r>
        <w:t xml:space="preserve"> Camp grew from 4</w:t>
      </w:r>
      <w:r w:rsidR="00DA6BB9">
        <w:t>,</w:t>
      </w:r>
      <w:r>
        <w:t xml:space="preserve">291 occupants in February 2014 to a peak of 140,101 in December 2015 and then converged to approximately 100,000 in </w:t>
      </w:r>
      <w:r w:rsidR="007C5881">
        <w:t>May</w:t>
      </w:r>
      <w:r>
        <w:t xml:space="preserve"> 2016 (Figure GG panel A). Two large OCV campaigns were performed using enough vaccines to achieve coverage of 82% in July 2014 and 90% in June 2015. We</w:t>
      </w:r>
      <w:r w:rsidR="00966387">
        <w:t xml:space="preserve"> </w:t>
      </w:r>
      <w:r>
        <w:t>estimate</w:t>
      </w:r>
      <w:r w:rsidR="00966387">
        <w:t xml:space="preserve"> the population fraction susceptible </w:t>
      </w:r>
      <w:r w:rsidR="00104461">
        <w:t>increased</w:t>
      </w:r>
      <w:r w:rsidR="00966387">
        <w:t xml:space="preserve"> to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78</m:t>
        </m:r>
      </m:oMath>
      <w:r w:rsidR="00966387">
        <w:t xml:space="preserve"> by October 16, 2016, at which time the first cholera case of the outbreak was detected (Figure GG panel B).</w:t>
      </w:r>
      <w:r>
        <w:t xml:space="preserve"> </w:t>
      </w:r>
      <w:r w:rsidR="00966387">
        <w:t xml:space="preserve">For example, </w:t>
      </w:r>
      <w:r w:rsidR="00104461">
        <w:t>i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1.5</w:t>
      </w:r>
      <w:r>
        <w:t xml:space="preserve">, the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t>would</w:t>
      </w:r>
      <w:r w:rsidR="00966387">
        <w:t xml:space="preserve"> </w:t>
      </w:r>
      <w:r w:rsidR="00104461">
        <w:t>equal</w:t>
      </w:r>
      <w:r w:rsidR="00966387">
        <w:t xml:space="preserve"> 1.18,</w:t>
      </w:r>
      <w:r>
        <w:t xml:space="preserve"> which</w:t>
      </w:r>
      <w:r w:rsidR="00966387">
        <w:t xml:space="preserve"> </w:t>
      </w:r>
      <w:r>
        <w:t>corresponds</w:t>
      </w:r>
      <w:r w:rsidR="00966387">
        <w:t xml:space="preserve"> to a </w:t>
      </w:r>
      <w:r w:rsidR="00BF150A">
        <w:t xml:space="preserve">sizeable </w:t>
      </w:r>
      <w:r w:rsidR="00966387">
        <w:t>30% probability that the introduction of a single cholera case would spark an outbreak of at least 50 cases (Figure GG panel C).</w:t>
      </w:r>
      <w:r w:rsidR="00BF150A">
        <w:t xml:space="preserve"> To assess what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BF150A">
        <w:t xml:space="preserve"> may be plausible in this setting, we estimated the time-dependent reproductive number from the observed case data using multiple retrospective methods. We found that </w:t>
      </w:r>
      <w:r w:rsidR="00520DD4">
        <w:t xml:space="preserve">a mean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441D19">
        <w:t xml:space="preserve"> of up to 3</w:t>
      </w:r>
      <w:r w:rsidR="00BF150A">
        <w:t xml:space="preserve"> </w:t>
      </w:r>
      <w:r w:rsidR="00520DD4">
        <w:t>was</w:t>
      </w:r>
      <w:r w:rsidR="00BF150A">
        <w:t xml:space="preserve"> consistent with these data (Supplemental Figure </w:t>
      </w:r>
      <w:proofErr w:type="spellStart"/>
      <w:r w:rsidR="00BF150A">
        <w:t>GG</w:t>
      </w:r>
      <w:r w:rsidR="00441D19">
        <w:t>_Rt</w:t>
      </w:r>
      <w:proofErr w:type="spellEnd"/>
      <w:r w:rsidR="00BF150A">
        <w:t>).</w:t>
      </w:r>
    </w:p>
    <w:p w14:paraId="7ECABF59" w14:textId="77777777" w:rsidR="00520DD4" w:rsidRDefault="00520DD4" w:rsidP="00520DD4"/>
    <w:p w14:paraId="4206D01F" w14:textId="132EA68A" w:rsidR="00624556" w:rsidRPr="00DF6B9D" w:rsidRDefault="00100825" w:rsidP="00520DD4">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0.46</m:t>
        </m:r>
      </m:oMath>
      <w:r>
        <w:t xml:space="preserve">, which would render </w:t>
      </w:r>
      <w:r w:rsidR="00DF6B9D">
        <w:t xml:space="preserve">herd immunity even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247EB202" w:rsidR="00403CC2" w:rsidRPr="00403CC2" w:rsidRDefault="00403CC2" w:rsidP="00403CC2">
      <w:pPr>
        <w:rPr>
          <w:b/>
        </w:rPr>
      </w:pPr>
      <w:r w:rsidRPr="00403CC2">
        <w:rPr>
          <w:b/>
        </w:rPr>
        <w:lastRenderedPageBreak/>
        <w:t xml:space="preserve">Table 1. Drivers of waning herd immunity in </w:t>
      </w:r>
      <w:proofErr w:type="spellStart"/>
      <w:r w:rsidRPr="00403CC2">
        <w:rPr>
          <w:b/>
        </w:rPr>
        <w:t>Bentiu</w:t>
      </w:r>
      <w:proofErr w:type="spellEnd"/>
      <w:r w:rsidRPr="00403CC2">
        <w:rPr>
          <w:b/>
        </w:rPr>
        <w:t xml:space="preserve"> </w:t>
      </w:r>
      <w:proofErr w:type="spellStart"/>
      <w:r w:rsidRPr="00403CC2">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170"/>
        <w:gridCol w:w="1080"/>
        <w:gridCol w:w="1170"/>
        <w:gridCol w:w="1170"/>
        <w:gridCol w:w="720"/>
        <w:gridCol w:w="1440"/>
      </w:tblGrid>
      <w:tr w:rsidR="00A26E68" w:rsidRPr="009D0774" w14:paraId="3ED90BCB" w14:textId="552522B7" w:rsidTr="00A26E6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170" w:type="dxa"/>
            <w:vAlign w:val="center"/>
          </w:tcPr>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080" w:type="dxa"/>
            <w:vAlign w:val="center"/>
          </w:tcPr>
          <w:p w14:paraId="514941D3" w14:textId="7E656737" w:rsidR="00A26E68" w:rsidRDefault="00A26E68" w:rsidP="00D65AB7">
            <w:pPr>
              <w:jc w:val="center"/>
              <w:rPr>
                <w:b/>
                <w:sz w:val="20"/>
                <w:szCs w:val="20"/>
              </w:rPr>
            </w:pPr>
            <w:r>
              <w:rPr>
                <w:b/>
                <w:sz w:val="20"/>
                <w:szCs w:val="20"/>
              </w:rPr>
              <w:t>Birth &amp;</w:t>
            </w:r>
          </w:p>
          <w:p w14:paraId="1ACFC1AA" w14:textId="026F1280" w:rsidR="007C15E6" w:rsidRPr="009D0774" w:rsidRDefault="007C15E6" w:rsidP="00D65AB7">
            <w:pPr>
              <w:jc w:val="center"/>
              <w:rPr>
                <w:b/>
                <w:sz w:val="20"/>
                <w:szCs w:val="20"/>
              </w:rPr>
            </w:pPr>
            <w:r w:rsidRPr="009D0774">
              <w:rPr>
                <w:b/>
                <w:sz w:val="20"/>
                <w:szCs w:val="20"/>
              </w:rPr>
              <w:t>Death</w:t>
            </w:r>
          </w:p>
        </w:tc>
        <w:tc>
          <w:tcPr>
            <w:tcW w:w="1170" w:type="dxa"/>
            <w:vAlign w:val="center"/>
          </w:tcPr>
          <w:p w14:paraId="2F456309" w14:textId="538201A7" w:rsidR="007C15E6" w:rsidRPr="009D0774" w:rsidRDefault="007C15E6" w:rsidP="00D65AB7">
            <w:pPr>
              <w:jc w:val="center"/>
              <w:rPr>
                <w:b/>
                <w:sz w:val="20"/>
                <w:szCs w:val="20"/>
              </w:rPr>
            </w:pPr>
            <w:r w:rsidRPr="009D0774">
              <w:rPr>
                <w:b/>
                <w:sz w:val="20"/>
                <w:szCs w:val="20"/>
              </w:rPr>
              <w:t>Routine Migration</w:t>
            </w:r>
          </w:p>
        </w:tc>
        <w:tc>
          <w:tcPr>
            <w:tcW w:w="1170" w:type="dxa"/>
            <w:vAlign w:val="center"/>
          </w:tcPr>
          <w:p w14:paraId="30F9F414" w14:textId="77777777" w:rsidR="00A26E68" w:rsidRPr="00A26E68" w:rsidRDefault="00A26E68" w:rsidP="00A26E68">
            <w:pPr>
              <w:jc w:val="center"/>
              <w:rPr>
                <w:b/>
                <w:sz w:val="20"/>
                <w:szCs w:val="20"/>
              </w:rPr>
            </w:pPr>
            <m:oMathPara>
              <m:oMath>
                <m:r>
                  <m:rPr>
                    <m:sty m:val="bi"/>
                  </m:rPr>
                  <w:rPr>
                    <w:rFonts w:ascii="Cambria Math" w:hAnsi="Cambria Math"/>
                    <w:sz w:val="20"/>
                    <w:szCs w:val="20"/>
                  </w:rPr>
                  <m:t>X(t)</m:t>
                </m:r>
              </m:oMath>
            </m:oMathPara>
          </w:p>
          <w:p w14:paraId="13F526AA" w14:textId="4D0860EC" w:rsidR="00A26E68" w:rsidRPr="00A26E68" w:rsidRDefault="00A26E68" w:rsidP="00A26E68">
            <w:pPr>
              <w:jc w:val="center"/>
              <w:rPr>
                <w:b/>
                <w:sz w:val="20"/>
                <w:szCs w:val="20"/>
                <w:vertAlign w:val="subscript"/>
              </w:rPr>
            </w:pPr>
            <w:proofErr w:type="gramStart"/>
            <w:r>
              <w:rPr>
                <w:b/>
                <w:sz w:val="20"/>
                <w:szCs w:val="20"/>
              </w:rPr>
              <w:t>on</w:t>
            </w:r>
            <w:proofErr w:type="gramEnd"/>
            <w:r>
              <w:rPr>
                <w:b/>
                <w:sz w:val="20"/>
                <w:szCs w:val="20"/>
              </w:rPr>
              <w:t xml:space="preserve"> Oct 16, 2016</w:t>
            </w:r>
          </w:p>
        </w:tc>
        <w:tc>
          <w:tcPr>
            <w:tcW w:w="72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m:t>
                </m:r>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A26E68" w:rsidRPr="009D0774" w14:paraId="75941E69" w14:textId="77777777" w:rsidTr="00A26E68">
        <w:tc>
          <w:tcPr>
            <w:tcW w:w="1620" w:type="dxa"/>
            <w:shd w:val="clear" w:color="auto" w:fill="auto"/>
            <w:vAlign w:val="center"/>
          </w:tcPr>
          <w:p w14:paraId="3F663B80" w14:textId="624FD6B9"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20B6C078" w:rsidR="007C15E6" w:rsidRPr="009D0774" w:rsidRDefault="007C15E6" w:rsidP="00D65AB7">
            <w:pPr>
              <w:jc w:val="center"/>
              <w:rPr>
                <w:sz w:val="20"/>
                <w:szCs w:val="20"/>
              </w:rPr>
            </w:pPr>
            <w:r w:rsidRPr="009D0774">
              <w:rPr>
                <w:sz w:val="20"/>
                <w:szCs w:val="20"/>
              </w:rPr>
              <w:t>VE=0.583</w:t>
            </w:r>
          </w:p>
        </w:tc>
        <w:tc>
          <w:tcPr>
            <w:tcW w:w="1170" w:type="dxa"/>
            <w:shd w:val="clear" w:color="auto" w:fill="D9D9D9" w:themeFill="background1" w:themeFillShade="D9"/>
            <w:vAlign w:val="center"/>
          </w:tcPr>
          <w:p w14:paraId="7B786504" w14:textId="1E027EA8"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7291B587" w14:textId="64D6A120" w:rsidR="007C15E6" w:rsidRPr="009D0774" w:rsidRDefault="007C15E6" w:rsidP="00D65AB7">
            <w:pPr>
              <w:jc w:val="center"/>
              <w:rPr>
                <w:sz w:val="20"/>
                <w:szCs w:val="20"/>
              </w:rPr>
            </w:pPr>
            <w:r w:rsidRPr="009D0774">
              <w:rPr>
                <w:sz w:val="20"/>
                <w:szCs w:val="20"/>
              </w:rPr>
              <w:t>0.46</w:t>
            </w:r>
          </w:p>
        </w:tc>
        <w:tc>
          <w:tcPr>
            <w:tcW w:w="72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A26E68" w:rsidRPr="009D0774" w14:paraId="35D323DB" w14:textId="13FB3E72" w:rsidTr="00A26E6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011020CF" w14:textId="4081CCDF" w:rsidR="007C15E6" w:rsidRPr="009D0774" w:rsidRDefault="007C15E6" w:rsidP="00642CB4">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987B263" w14:textId="4D4C69D7" w:rsidR="007C15E6" w:rsidRPr="009D0774" w:rsidRDefault="007C15E6" w:rsidP="00D65AB7">
            <w:pPr>
              <w:jc w:val="center"/>
              <w:rPr>
                <w:sz w:val="20"/>
                <w:szCs w:val="20"/>
              </w:rPr>
            </w:pPr>
            <w:r w:rsidRPr="009D0774">
              <w:rPr>
                <w:sz w:val="20"/>
                <w:szCs w:val="20"/>
              </w:rPr>
              <w:t>0.51</w:t>
            </w:r>
          </w:p>
        </w:tc>
        <w:tc>
          <w:tcPr>
            <w:tcW w:w="720" w:type="dxa"/>
            <w:vAlign w:val="center"/>
          </w:tcPr>
          <w:p w14:paraId="42B31062" w14:textId="244AFA59" w:rsidR="007C15E6" w:rsidRPr="009D0774" w:rsidRDefault="007C15E6" w:rsidP="007C15E6">
            <w:pPr>
              <w:jc w:val="center"/>
              <w:rPr>
                <w:sz w:val="20"/>
                <w:szCs w:val="20"/>
              </w:rPr>
            </w:pPr>
            <w:r>
              <w:rPr>
                <w:sz w:val="20"/>
                <w:szCs w:val="20"/>
              </w:rPr>
              <w:t>0.05</w:t>
            </w:r>
          </w:p>
        </w:tc>
        <w:tc>
          <w:tcPr>
            <w:tcW w:w="1440" w:type="dxa"/>
            <w:vAlign w:val="center"/>
          </w:tcPr>
          <w:p w14:paraId="289769CA" w14:textId="771A3012" w:rsidR="007C15E6" w:rsidRPr="009D0774" w:rsidRDefault="007C15E6" w:rsidP="009D0774">
            <w:pPr>
              <w:jc w:val="center"/>
              <w:rPr>
                <w:sz w:val="20"/>
                <w:szCs w:val="20"/>
              </w:rPr>
            </w:pPr>
            <w:r w:rsidRPr="009D0774">
              <w:rPr>
                <w:sz w:val="20"/>
                <w:szCs w:val="20"/>
              </w:rPr>
              <w:t>11.6%</w:t>
            </w:r>
          </w:p>
        </w:tc>
      </w:tr>
      <w:tr w:rsidR="00A26E68" w:rsidRPr="009D0774" w14:paraId="23694327" w14:textId="53C24412" w:rsidTr="00A26E6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m:r>
                <m:rPr>
                  <m:sty m:val="bi"/>
                </m:rPr>
                <w:rPr>
                  <w:rFonts w:ascii="Cambria Math" w:hAnsi="Cambria Math"/>
                  <w:sz w:val="20"/>
                  <w:szCs w:val="20"/>
                </w:rPr>
                <m:t>(</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5507A8D5" w:rsidR="007C15E6" w:rsidRPr="009D0774" w:rsidRDefault="007C15E6" w:rsidP="00642CB4">
            <w:pPr>
              <w:jc w:val="center"/>
              <w:rPr>
                <w:sz w:val="20"/>
                <w:szCs w:val="20"/>
              </w:rPr>
            </w:pPr>
            <w:r w:rsidRPr="009D0774">
              <w:rPr>
                <w:sz w:val="20"/>
                <w:szCs w:val="20"/>
              </w:rPr>
              <w:t xml:space="preserve">VE=0.583 </w:t>
            </w:r>
          </w:p>
        </w:tc>
        <w:tc>
          <w:tcPr>
            <w:tcW w:w="117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08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17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4DB7E8C2" w14:textId="355FDDBF" w:rsidR="007C15E6" w:rsidRPr="009D0774" w:rsidRDefault="007C15E6" w:rsidP="00D65AB7">
            <w:pPr>
              <w:jc w:val="center"/>
              <w:rPr>
                <w:sz w:val="20"/>
                <w:szCs w:val="20"/>
              </w:rPr>
            </w:pPr>
            <w:r w:rsidRPr="009D0774">
              <w:rPr>
                <w:sz w:val="20"/>
                <w:szCs w:val="20"/>
              </w:rPr>
              <w:t>0.66</w:t>
            </w:r>
          </w:p>
        </w:tc>
        <w:tc>
          <w:tcPr>
            <w:tcW w:w="720" w:type="dxa"/>
            <w:vAlign w:val="center"/>
          </w:tcPr>
          <w:p w14:paraId="0D858296" w14:textId="0DC54906" w:rsidR="007C15E6" w:rsidRPr="009D0774" w:rsidRDefault="007C15E6" w:rsidP="007C15E6">
            <w:pPr>
              <w:jc w:val="center"/>
              <w:rPr>
                <w:sz w:val="20"/>
                <w:szCs w:val="20"/>
              </w:rPr>
            </w:pPr>
            <w:r>
              <w:rPr>
                <w:sz w:val="20"/>
                <w:szCs w:val="20"/>
              </w:rPr>
              <w:t>0.2</w:t>
            </w:r>
          </w:p>
        </w:tc>
        <w:tc>
          <w:tcPr>
            <w:tcW w:w="1440" w:type="dxa"/>
            <w:vAlign w:val="center"/>
          </w:tcPr>
          <w:p w14:paraId="5EBA50A3" w14:textId="6A886487" w:rsidR="007C15E6" w:rsidRPr="009D0774" w:rsidRDefault="007C15E6" w:rsidP="009D0774">
            <w:pPr>
              <w:jc w:val="center"/>
              <w:rPr>
                <w:sz w:val="20"/>
                <w:szCs w:val="20"/>
              </w:rPr>
            </w:pPr>
            <w:r w:rsidRPr="009D0774">
              <w:rPr>
                <w:sz w:val="20"/>
                <w:szCs w:val="20"/>
              </w:rPr>
              <w:t>46.5%</w:t>
            </w:r>
          </w:p>
        </w:tc>
      </w:tr>
      <w:tr w:rsidR="00A26E68" w:rsidRPr="009D0774" w14:paraId="685635D3" w14:textId="2CB45ED9" w:rsidTr="00A26E6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4603A75C"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2FE39155" w14:textId="18C5D125"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C6D9F1" w:themeFill="text2" w:themeFillTint="33"/>
            <w:vAlign w:val="center"/>
          </w:tcPr>
          <w:p w14:paraId="484B2EE3" w14:textId="3EA30C4A" w:rsidR="007C15E6" w:rsidRPr="009D0774" w:rsidRDefault="00726209"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170" w:type="dxa"/>
            <w:shd w:val="clear" w:color="auto" w:fill="auto"/>
            <w:vAlign w:val="center"/>
          </w:tcPr>
          <w:p w14:paraId="07BC92BE" w14:textId="54C73927" w:rsidR="007C15E6" w:rsidRPr="009D0774" w:rsidRDefault="00B160BF" w:rsidP="00D65AB7">
            <w:pPr>
              <w:jc w:val="center"/>
              <w:rPr>
                <w:sz w:val="20"/>
                <w:szCs w:val="20"/>
              </w:rPr>
            </w:pPr>
            <w:r>
              <w:rPr>
                <w:sz w:val="20"/>
                <w:szCs w:val="20"/>
              </w:rPr>
              <w:t>0.49</w:t>
            </w:r>
          </w:p>
        </w:tc>
        <w:tc>
          <w:tcPr>
            <w:tcW w:w="720" w:type="dxa"/>
            <w:vAlign w:val="center"/>
          </w:tcPr>
          <w:p w14:paraId="5CF8A0D1" w14:textId="0727E559" w:rsidR="007C15E6" w:rsidRPr="009D0774" w:rsidRDefault="007C15E6" w:rsidP="007C15E6">
            <w:pPr>
              <w:jc w:val="center"/>
              <w:rPr>
                <w:sz w:val="20"/>
                <w:szCs w:val="20"/>
              </w:rPr>
            </w:pPr>
            <w:r>
              <w:rPr>
                <w:sz w:val="20"/>
                <w:szCs w:val="20"/>
              </w:rPr>
              <w:t>0.02</w:t>
            </w:r>
          </w:p>
        </w:tc>
        <w:tc>
          <w:tcPr>
            <w:tcW w:w="1440" w:type="dxa"/>
            <w:vAlign w:val="center"/>
          </w:tcPr>
          <w:p w14:paraId="1EA7784F" w14:textId="55EF6B6A" w:rsidR="007C15E6" w:rsidRPr="009D0774" w:rsidRDefault="007C15E6" w:rsidP="009D0774">
            <w:pPr>
              <w:jc w:val="center"/>
              <w:rPr>
                <w:sz w:val="20"/>
                <w:szCs w:val="20"/>
              </w:rPr>
            </w:pPr>
            <w:r w:rsidRPr="009D0774">
              <w:rPr>
                <w:sz w:val="20"/>
                <w:szCs w:val="20"/>
              </w:rPr>
              <w:t>4.7%</w:t>
            </w:r>
          </w:p>
        </w:tc>
      </w:tr>
      <w:tr w:rsidR="00A26E68" w:rsidRPr="009D0774" w14:paraId="767B0A44" w14:textId="19BF417F" w:rsidTr="00A26E68">
        <w:tc>
          <w:tcPr>
            <w:tcW w:w="1620" w:type="dxa"/>
            <w:shd w:val="clear" w:color="auto" w:fill="auto"/>
            <w:vAlign w:val="center"/>
          </w:tcPr>
          <w:p w14:paraId="6C8AA8F7" w14:textId="2F345610" w:rsidR="007C15E6" w:rsidRPr="009D0774" w:rsidRDefault="007C15E6" w:rsidP="00D65AB7">
            <w:pPr>
              <w:jc w:val="center"/>
              <w:rPr>
                <w:b/>
                <w:sz w:val="20"/>
                <w:szCs w:val="20"/>
              </w:rPr>
            </w:pPr>
            <w:r w:rsidRPr="009D0774">
              <w:rPr>
                <w:b/>
                <w:sz w:val="20"/>
                <w:szCs w:val="20"/>
              </w:rPr>
              <w:t>Only Routine Migration</w:t>
            </w:r>
          </w:p>
        </w:tc>
        <w:tc>
          <w:tcPr>
            <w:tcW w:w="1080" w:type="dxa"/>
            <w:shd w:val="clear" w:color="auto" w:fill="D9D9D9" w:themeFill="background1" w:themeFillShade="D9"/>
            <w:vAlign w:val="center"/>
          </w:tcPr>
          <w:p w14:paraId="1E80FDF6" w14:textId="577878B8" w:rsidR="007C15E6" w:rsidRPr="009D0774" w:rsidRDefault="007C15E6" w:rsidP="00D65AB7">
            <w:pPr>
              <w:jc w:val="center"/>
              <w:rPr>
                <w:sz w:val="20"/>
                <w:szCs w:val="20"/>
              </w:rPr>
            </w:pPr>
            <w:r w:rsidRPr="009D0774">
              <w:rPr>
                <w:sz w:val="20"/>
                <w:szCs w:val="20"/>
              </w:rPr>
              <w:t xml:space="preserve">VE=0.583 </w:t>
            </w:r>
          </w:p>
        </w:tc>
        <w:tc>
          <w:tcPr>
            <w:tcW w:w="1170" w:type="dxa"/>
            <w:shd w:val="clear" w:color="auto" w:fill="D9D9D9" w:themeFill="background1" w:themeFillShade="D9"/>
            <w:vAlign w:val="center"/>
          </w:tcPr>
          <w:p w14:paraId="559B89BA" w14:textId="21B8ACC9" w:rsidR="007C15E6" w:rsidRPr="009D0774" w:rsidRDefault="007C15E6" w:rsidP="00D65AB7">
            <w:pPr>
              <w:jc w:val="center"/>
              <w:rPr>
                <w:sz w:val="20"/>
                <w:szCs w:val="20"/>
              </w:rPr>
            </w:pPr>
            <w:r w:rsidRPr="009D0774">
              <w:rPr>
                <w:sz w:val="20"/>
                <w:szCs w:val="20"/>
              </w:rPr>
              <w:t xml:space="preserve">N=100,000 </w:t>
            </w:r>
          </w:p>
        </w:tc>
        <w:tc>
          <w:tcPr>
            <w:tcW w:w="108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170" w:type="dxa"/>
            <w:shd w:val="clear" w:color="auto" w:fill="C6D9F1" w:themeFill="text2" w:themeFillTint="33"/>
            <w:vAlign w:val="center"/>
          </w:tcPr>
          <w:p w14:paraId="4853604A" w14:textId="438E514F" w:rsidR="007C15E6" w:rsidRPr="009D0774" w:rsidRDefault="00A26E68"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m:t>
                    </m:r>
                    <m:r>
                      <w:rPr>
                        <w:rFonts w:ascii="Cambria Math" w:hAnsi="Cambria Math"/>
                        <w:sz w:val="20"/>
                        <w:szCs w:val="20"/>
                      </w:rPr>
                      <m:t xml:space="preserve"> years</m:t>
                    </m:r>
                  </m:den>
                </m:f>
              </m:oMath>
            </m:oMathPara>
          </w:p>
        </w:tc>
        <w:tc>
          <w:tcPr>
            <w:tcW w:w="1170" w:type="dxa"/>
            <w:shd w:val="clear" w:color="auto" w:fill="auto"/>
            <w:vAlign w:val="center"/>
          </w:tcPr>
          <w:p w14:paraId="41A1C7CE" w14:textId="268410BF" w:rsidR="007C15E6" w:rsidRPr="009D0774" w:rsidRDefault="007C15E6" w:rsidP="00D65AB7">
            <w:pPr>
              <w:jc w:val="center"/>
              <w:rPr>
                <w:sz w:val="20"/>
                <w:szCs w:val="20"/>
              </w:rPr>
            </w:pPr>
            <w:r w:rsidRPr="009D0774">
              <w:rPr>
                <w:sz w:val="20"/>
                <w:szCs w:val="20"/>
              </w:rPr>
              <w:t>0.62</w:t>
            </w:r>
          </w:p>
        </w:tc>
        <w:tc>
          <w:tcPr>
            <w:tcW w:w="720" w:type="dxa"/>
            <w:vAlign w:val="center"/>
          </w:tcPr>
          <w:p w14:paraId="76326CC5" w14:textId="172E2F28" w:rsidR="007C15E6" w:rsidRPr="009D0774" w:rsidRDefault="007C15E6" w:rsidP="007C15E6">
            <w:pPr>
              <w:jc w:val="center"/>
              <w:rPr>
                <w:sz w:val="20"/>
                <w:szCs w:val="20"/>
              </w:rPr>
            </w:pPr>
            <w:r>
              <w:rPr>
                <w:sz w:val="20"/>
                <w:szCs w:val="20"/>
              </w:rPr>
              <w:t>0.16</w:t>
            </w:r>
          </w:p>
        </w:tc>
        <w:tc>
          <w:tcPr>
            <w:tcW w:w="1440" w:type="dxa"/>
            <w:vAlign w:val="center"/>
          </w:tcPr>
          <w:p w14:paraId="594073F6" w14:textId="493E4D90" w:rsidR="007C15E6" w:rsidRPr="009D0774" w:rsidRDefault="007C15E6" w:rsidP="009D0774">
            <w:pPr>
              <w:jc w:val="center"/>
              <w:rPr>
                <w:sz w:val="20"/>
                <w:szCs w:val="20"/>
              </w:rPr>
            </w:pPr>
            <w:r w:rsidRPr="009D0774">
              <w:rPr>
                <w:sz w:val="20"/>
                <w:szCs w:val="20"/>
              </w:rPr>
              <w:t>37.2%</w:t>
            </w:r>
          </w:p>
        </w:tc>
      </w:tr>
      <w:tr w:rsidR="00A26E68" w:rsidRPr="009D0774" w14:paraId="11F1D063" w14:textId="77777777" w:rsidTr="00A26E6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080" w:type="dxa"/>
            <w:shd w:val="clear" w:color="auto" w:fill="C6D9F1" w:themeFill="text2" w:themeFillTint="33"/>
            <w:vAlign w:val="center"/>
          </w:tcPr>
          <w:p w14:paraId="4B273664" w14:textId="62B9A9B9" w:rsidR="00B160BF" w:rsidRPr="009D0774" w:rsidRDefault="00A26E68"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170" w:type="dxa"/>
            <w:shd w:val="clear" w:color="auto" w:fill="C6D9F1" w:themeFill="text2" w:themeFillTint="33"/>
            <w:vAlign w:val="center"/>
          </w:tcPr>
          <w:p w14:paraId="3A5E82EE" w14:textId="4CE3018B" w:rsidR="00B160BF" w:rsidRPr="009D0774" w:rsidRDefault="00A26E68"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m:t>
                    </m:r>
                    <m:r>
                      <w:rPr>
                        <w:rFonts w:ascii="Cambria Math" w:hAnsi="Cambria Math"/>
                        <w:sz w:val="20"/>
                        <w:szCs w:val="20"/>
                      </w:rPr>
                      <m:t xml:space="preserve"> years</m:t>
                    </m:r>
                  </m:den>
                </m:f>
              </m:oMath>
            </m:oMathPara>
          </w:p>
        </w:tc>
        <w:tc>
          <w:tcPr>
            <w:tcW w:w="1170" w:type="dxa"/>
            <w:shd w:val="clear" w:color="auto" w:fill="auto"/>
            <w:vAlign w:val="center"/>
          </w:tcPr>
          <w:p w14:paraId="56D1ADD1" w14:textId="197A6F99" w:rsidR="00B160BF" w:rsidRPr="009D0774" w:rsidRDefault="00B160BF" w:rsidP="00D65AB7">
            <w:pPr>
              <w:jc w:val="center"/>
              <w:rPr>
                <w:sz w:val="20"/>
                <w:szCs w:val="20"/>
              </w:rPr>
            </w:pPr>
            <w:r w:rsidRPr="009D0774">
              <w:rPr>
                <w:sz w:val="20"/>
                <w:szCs w:val="20"/>
              </w:rPr>
              <w:t>0.78</w:t>
            </w:r>
          </w:p>
        </w:tc>
        <w:tc>
          <w:tcPr>
            <w:tcW w:w="720" w:type="dxa"/>
            <w:vAlign w:val="center"/>
          </w:tcPr>
          <w:p w14:paraId="61495B5E" w14:textId="23C6D666" w:rsidR="00B160BF" w:rsidRPr="00786B9B" w:rsidRDefault="00B160BF" w:rsidP="007C15E6">
            <w:pPr>
              <w:jc w:val="center"/>
              <w:rPr>
                <w:sz w:val="20"/>
                <w:szCs w:val="20"/>
              </w:rPr>
            </w:pPr>
            <w:r w:rsidRPr="00786B9B">
              <w:rPr>
                <w:sz w:val="20"/>
                <w:szCs w:val="20"/>
              </w:rPr>
              <w:t>0.32</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40E15BC2" w14:textId="5FB2DD44" w:rsidR="00624556" w:rsidRPr="00966387" w:rsidRDefault="00624556" w:rsidP="00624556"/>
    <w:p w14:paraId="2D8145F1" w14:textId="330E89D2" w:rsidR="00BE2545" w:rsidRPr="00167FD3" w:rsidRDefault="00BE2545">
      <w:r>
        <w:rPr>
          <w:b/>
        </w:rPr>
        <w:br w:type="page"/>
      </w:r>
    </w:p>
    <w:p w14:paraId="383A7E96" w14:textId="1BAF41F0" w:rsidR="00F539C6" w:rsidRPr="001850C4" w:rsidRDefault="00F539C6">
      <w:pPr>
        <w:rPr>
          <w:b/>
        </w:rPr>
      </w:pPr>
      <w:r w:rsidRPr="001850C4">
        <w:rPr>
          <w:b/>
        </w:rPr>
        <w:lastRenderedPageBreak/>
        <w:t>DISCUSSION</w:t>
      </w:r>
    </w:p>
    <w:p w14:paraId="0A3EFFA7" w14:textId="77777777" w:rsidR="00575CD5" w:rsidRDefault="00575CD5" w:rsidP="00575CD5">
      <w:r>
        <w:t>Our results can help inform decision-makers about the time window they can expect a population to resist a cholera outbreak even if the pathogen were to be introduced. During this window, WASH interventions can be scaled-up to provide longer-term protection, or a data-driven routine re-vaccination schedule can be determined. We developed an interactive tool to facilitate implementation of these results for a user-defined setting (</w:t>
      </w:r>
      <w:hyperlink r:id="rId14"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16CD59D1" w:rsidR="00575CD5" w:rsidRDefault="00575CD5" w:rsidP="007A6AEE">
      <w:r>
        <w:t>One practical implementation of “Mass then Maintain” can include a high-coverage mass campaign followed by routine vaccination of new members of the population (through birth or immigration). Recent work has also shown serological triggers for periodic mass v</w:t>
      </w:r>
      <w:r w:rsidR="003B6D69">
        <w:t>accination can be an effective and efficient</w:t>
      </w:r>
      <w:r>
        <w:t xml:space="preserve"> method to maintain herd immunity.</w:t>
      </w:r>
      <w:r>
        <w:fldChar w:fldCharType="begin" w:fldLock="1"/>
      </w:r>
      <w:r w:rsidR="00AE6CD2">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380776" w:rsidRPr="00380776">
        <w:rPr>
          <w:noProof/>
          <w:vertAlign w:val="superscript"/>
        </w:rPr>
        <w:t>32</w:t>
      </w:r>
      <w:r>
        <w:fldChar w:fldCharType="end"/>
      </w:r>
      <w:r>
        <w:t xml:space="preserve"> The authors suggest th</w:t>
      </w:r>
      <w:r w:rsidR="003B6D69">
        <w:t xml:space="preserve">at in high-incidence areas (or </w:t>
      </w:r>
      <w:r>
        <w:t xml:space="preserve">when VE is moderate or low), serological triggers could come so often that frequent planned vaccinations may be more appropriate. Indeed, in our example with imperfect OCVs, at least annual mass vaccination may be needed to maintain herd immunity. </w:t>
      </w:r>
    </w:p>
    <w:p w14:paraId="08682F25" w14:textId="77777777" w:rsidR="00575CD5" w:rsidRDefault="00575CD5" w:rsidP="00575CD5"/>
    <w:p w14:paraId="100B7ACA" w14:textId="17AC5B35" w:rsidR="00575CD5" w:rsidRDefault="00575CD5" w:rsidP="00575CD5">
      <w:r>
        <w:t>Current guidelines for the optimal use of the OCV stockpile r</w:t>
      </w:r>
      <w:r w:rsidR="003B6D69">
        <w:t>ecommend the consideration of “a</w:t>
      </w:r>
      <w:r>
        <w:t>reas with i</w:t>
      </w:r>
      <w:r w:rsidR="007A6AEE">
        <w:t>mportant population movements”</w:t>
      </w:r>
      <w:r>
        <w:t>.</w:t>
      </w:r>
      <w:r w:rsidR="007A6AEE">
        <w:fldChar w:fldCharType="begin" w:fldLock="1"/>
      </w:r>
      <w:r w:rsidR="00AE6CD2">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lt;sup&gt;33&lt;/sup&gt;", "plainTextFormattedCitation" : "33", "previouslyFormattedCitation" : "&lt;sup&gt;33&lt;/sup&gt;" }, "properties" : { "noteIndex" : 0 }, "schema" : "https://github.com/citation-style-language/schema/raw/master/csl-citation.json" }</w:instrText>
      </w:r>
      <w:r w:rsidR="007A6AEE">
        <w:fldChar w:fldCharType="separate"/>
      </w:r>
      <w:r w:rsidR="00380776" w:rsidRPr="00380776">
        <w:rPr>
          <w:noProof/>
          <w:vertAlign w:val="superscript"/>
        </w:rPr>
        <w:t>33</w:t>
      </w:r>
      <w:r w:rsidR="007A6AEE">
        <w:fldChar w:fldCharType="end"/>
      </w:r>
      <w:r w:rsidR="007A6AEE">
        <w:t xml:space="preserve"> </w:t>
      </w:r>
      <w:r>
        <w:t xml:space="preserve">The role of mobility in connecting a heterogeneous transmission landscape was demonstrated by </w:t>
      </w:r>
      <w:proofErr w:type="spellStart"/>
      <w:r>
        <w:t>Azman</w:t>
      </w:r>
      <w:proofErr w:type="spellEnd"/>
      <w:r>
        <w:t xml:space="preserve"> et al.</w:t>
      </w:r>
      <w:r>
        <w:fldChar w:fldCharType="begin" w:fldLock="1"/>
      </w:r>
      <w:r w:rsidR="00AE6CD2">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380776" w:rsidRPr="00380776">
        <w:rPr>
          <w:noProof/>
          <w:vertAlign w:val="superscript"/>
        </w:rPr>
        <w:t>34</w:t>
      </w:r>
      <w:r>
        <w:fldChar w:fldCharType="end"/>
      </w:r>
      <w:r>
        <w:t xml:space="preserve"> </w:t>
      </w:r>
      <w:r w:rsidR="003B6D69">
        <w:t>H</w:t>
      </w:r>
      <w:r>
        <w:t>ere we</w:t>
      </w:r>
      <w:r w:rsidR="003B6D69">
        <w:t xml:space="preserve"> further</w:t>
      </w:r>
      <w:r>
        <w:t xml:space="preserve"> show there are two competing effects of high mobility on </w:t>
      </w:r>
      <w:r w:rsidR="007A6AEE">
        <w:t>expected vaccine impact</w:t>
      </w:r>
      <w:r>
        <w:t>. First, we expect settings with high migration rates to experience more frequent introduction of cholera, all else being equal. Therefore, the expected probability of an outbreak in a population with higher migration is larger. Second, settings with high migration rates will also experience faster waning of herd protection. Therefore, the expected benefit of mass vaccination has a shorter duration in high-mobility settings. Together, thes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 We find that the optimal migration rate shifts lower (i.e., preferring less mobile populations) in settings with a high average R</w:t>
      </w:r>
      <w:r>
        <w:rPr>
          <w:vertAlign w:val="subscript"/>
        </w:rPr>
        <w:t>0</w:t>
      </w:r>
      <w:r>
        <w:t xml:space="preserve">. Our primary results assume an outbreak is at least 10 cases. If this threshold is increased to 100 or 1,000 cases, the probabilities of “outbreaks” decreases, but the optimal migration rate is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AE6CD2">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380776" w:rsidRPr="00380776">
        <w:rPr>
          <w:noProof/>
          <w:vertAlign w:val="superscript"/>
        </w:rPr>
        <w:t>22</w:t>
      </w:r>
      <w:r>
        <w:fldChar w:fldCharType="end"/>
      </w:r>
    </w:p>
    <w:p w14:paraId="0B74B373" w14:textId="77777777" w:rsidR="00FA75B1" w:rsidRDefault="00FA75B1"/>
    <w:p w14:paraId="371705BA" w14:textId="67FBB00A" w:rsidR="00F539C6" w:rsidRPr="006118CA" w:rsidRDefault="00575CD5">
      <w:r>
        <w:t>We demonstrate</w:t>
      </w:r>
      <w:r w:rsidR="00F539C6">
        <w:t xml:space="preserve"> that even for a population that recently underwent a mass OCV campaign, </w:t>
      </w:r>
      <w:r w:rsidR="008861F0">
        <w:t>there is a risk of cholera re-emergence in the near future</w:t>
      </w:r>
      <w:r w:rsidR="0061434F">
        <w:t>, but the probability of an outbreak can be reduced by high vaccine coverage</w:t>
      </w:r>
      <w:r w:rsidR="008861F0">
        <w:t xml:space="preserve">. Such re-emergence does not imply vaccine </w:t>
      </w:r>
      <w:r w:rsidR="008861F0">
        <w:lastRenderedPageBreak/>
        <w:t>failure, but instead can result from population turnover, waning of direct effects, or pernicious seasonal forcing.</w:t>
      </w:r>
      <w:r w:rsidR="006118CA">
        <w:t xml:space="preserve"> Additionally, non-random mixing of populations can result in patches with outbreak potential within a population with an average R</w:t>
      </w:r>
      <w:r w:rsidR="006118CA">
        <w:rPr>
          <w:vertAlign w:val="subscript"/>
        </w:rPr>
        <w:t>e</w:t>
      </w:r>
      <w:r w:rsidR="006118CA">
        <w:t xml:space="preserve"> below the threshold of one</w:t>
      </w:r>
      <w:r w:rsidR="0009137F">
        <w:t>.</w:t>
      </w:r>
      <w:r w:rsidR="0009137F">
        <w:fldChar w:fldCharType="begin" w:fldLock="1"/>
      </w:r>
      <w:r w:rsidR="00AE6CD2">
        <w:instrText>ADDIN CSL_CITATION { "citationItems" : [ { "id" : "ITEM-1", "itemData" : { "author" : [ { "dropping-particle" : "", "family" : "Azman", "given" : "Andrew", "non-dropping-particle" : "", "parse-names" : false, "suffix" : "" }, { "dropping-particle" : "", "family" : "Luquero", "given" : "Francisco J", "non-dropping-particle" : "", "parse-names" : false, "suffix" : "" }, { "dropping-particle" : "", "family" : "Rodrigues", "given" : "Amabelia", "non-dropping-particle" : "", "parse-names" : false, "suffix" : "" }, { "dropping-particle" : "", "family" : "Grais", "given" : "Rebecca F", "non-dropping-particle" : "", "parse-names" : false, "suffix" : "" }, { "dropping-particle" : "", "family" : "Banga", "given" : "Cunhate Na", "non-dropping-particle" : "", "parse-names" : false, "suffix" : "" }, { "dropping-particle" : "", "family" : "Palma", "given" : "Pedro Pablo", "non-dropping-particle" : "", "parse-names" : false, "suffix" : "" }, { "dropping-particle" : "", "family" : "Grenfell", "given" : "Bryan T", "non-dropping-particle" : "", "parse-names" : false, "suffix" : "" }, { "dropping-particle" : "", "family" : "Lessler", "given" : "Justin", "non-dropping-particle" : "", "parse-names" : false, "suffix" : "" } ], "container-title" : "PLoS neglected tropical diseases", "id" : "ITEM-1", "issued" : { "date-parts" : [ [ "2012" ] ] }, "page" : "1-8", "title" : "Urban Cholera Transmission Hotspots and their Implications for Reactive Vaccination : Evidence from Bissau City", "type" : "article-journal" }, "uris" : [ "http://www.mendeley.com/documents/?uuid=b4f83783-53bf-4f43-bb50-7f7c2aa6f683" ] } ], "mendeley" : { "formattedCitation" : "&lt;sup&gt;35&lt;/sup&gt;", "plainTextFormattedCitation" : "35", "previouslyFormattedCitation" : "&lt;sup&gt;35&lt;/sup&gt;" }, "properties" : { "noteIndex" : 0 }, "schema" : "https://github.com/citation-style-language/schema/raw/master/csl-citation.json" }</w:instrText>
      </w:r>
      <w:r w:rsidR="0009137F">
        <w:fldChar w:fldCharType="separate"/>
      </w:r>
      <w:r w:rsidR="00380776" w:rsidRPr="00380776">
        <w:rPr>
          <w:noProof/>
          <w:vertAlign w:val="superscript"/>
        </w:rPr>
        <w:t>35</w:t>
      </w:r>
      <w:r w:rsidR="0009137F">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4A92749B" w:rsidR="003D3BBD" w:rsidRDefault="003D3BBD" w:rsidP="00F038DC">
      <w:r>
        <w:t>Cholera vaccine efficacy has been shown to vary by age of recipient,</w:t>
      </w:r>
      <w:r w:rsidR="0009137F">
        <w:fldChar w:fldCharType="begin" w:fldLock="1"/>
      </w:r>
      <w:r w:rsidR="00AE6CD2">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lt;sup&gt;21&lt;/sup&gt;", "plainTextFormattedCitation" : "21", "previouslyFormattedCitation" : "&lt;sup&gt;21&lt;/sup&gt;" }, "properties" : { "noteIndex" : 0 }, "schema" : "https://github.com/citation-style-language/schema/raw/master/csl-citation.json" }</w:instrText>
      </w:r>
      <w:r w:rsidR="0009137F">
        <w:fldChar w:fldCharType="separate"/>
      </w:r>
      <w:r w:rsidR="00380776" w:rsidRPr="00380776">
        <w:rPr>
          <w:noProof/>
          <w:vertAlign w:val="superscript"/>
        </w:rPr>
        <w:t>21</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p>
    <w:p w14:paraId="5D8B4ED0" w14:textId="79B93738" w:rsidR="00A12181" w:rsidRDefault="00A12181" w:rsidP="00F038DC"/>
    <w:p w14:paraId="269CD9E9" w14:textId="5265A364"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AE6CD2">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lt;sup&gt;36&lt;/sup&gt;", "plainTextFormattedCitation" : "36", "previouslyFormattedCitation" : "&lt;sup&gt;36&lt;/sup&gt;" }, "properties" : { "noteIndex" : 0 }, "schema" : "https://github.com/citation-style-language/schema/raw/master/csl-citation.json" }</w:instrText>
      </w:r>
      <w:r w:rsidR="00601E61">
        <w:fldChar w:fldCharType="separate"/>
      </w:r>
      <w:r w:rsidR="00380776" w:rsidRPr="00380776">
        <w:rPr>
          <w:noProof/>
          <w:vertAlign w:val="superscript"/>
        </w:rPr>
        <w:t>36</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 We also find that intermediate levels of migration continue to maximize vaccine impact for a perfect vaccine, but the optimal migration rate increases with vaccine performanc</w:t>
      </w:r>
      <w:r w:rsidR="00527DCB">
        <w:t>e</w:t>
      </w:r>
      <w:r w:rsidR="00A065FB">
        <w:t xml:space="preserve"> (Figure </w:t>
      </w:r>
      <w:proofErr w:type="spellStart"/>
      <w:r w:rsidR="00A065FB">
        <w:t>DD_Supplement</w:t>
      </w:r>
      <w:proofErr w:type="spellEnd"/>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170BC3">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lt;sup&gt;3&lt;/sup&gt;", "plainTextFormattedCitation" : "3", "previouslyFormattedCitation" : "&lt;sup&gt;3&lt;/sup&gt;" }, "properties" : { "noteIndex" : 0 }, "schema" : "https://github.com/citation-style-language/schema/raw/master/csl-citation.json" }</w:instrText>
      </w:r>
      <w:r w:rsidR="00AE6CD2">
        <w:fldChar w:fldCharType="separate"/>
      </w:r>
      <w:r w:rsidR="00AE6CD2" w:rsidRPr="00AE6CD2">
        <w:rPr>
          <w:noProof/>
          <w:vertAlign w:val="superscript"/>
        </w:rPr>
        <w:t>3</w:t>
      </w:r>
      <w:r w:rsidR="00AE6CD2">
        <w:fldChar w:fldCharType="end"/>
      </w:r>
    </w:p>
    <w:p w14:paraId="41BC4726" w14:textId="77777777" w:rsidR="00E87CB3" w:rsidRDefault="00E87CB3" w:rsidP="00E87CB3"/>
    <w:p w14:paraId="4EF38A31" w14:textId="78ADCC15" w:rsidR="00E87CB3" w:rsidRDefault="00FE63D9" w:rsidP="004B689C">
      <w:r>
        <w:t>The phenomenon of waning herd immunity also has strong implications on disease control strategies that include mass vaccination or “mop up” vaccination</w:t>
      </w:r>
      <w:r w:rsidR="004B689C">
        <w:t>, such as measles</w:t>
      </w:r>
      <w:r w:rsidR="00170BC3">
        <w:fldChar w:fldCharType="begin" w:fldLock="1"/>
      </w:r>
      <w:r w:rsidR="004B689C">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lt;sup&gt;37&lt;/sup&gt;", "plainTextFormattedCitation" : "37", "previouslyFormattedCitation" : "&lt;sup&gt;37&lt;/sup&gt;" }, "properties" : { "noteIndex" : 0 }, "schema" : "https://github.com/citation-style-language/schema/raw/master/csl-citation.json" }</w:instrText>
      </w:r>
      <w:r w:rsidR="00170BC3">
        <w:fldChar w:fldCharType="separate"/>
      </w:r>
      <w:r w:rsidR="00170BC3" w:rsidRPr="00170BC3">
        <w:rPr>
          <w:noProof/>
          <w:vertAlign w:val="superscript"/>
        </w:rPr>
        <w:t>37</w:t>
      </w:r>
      <w:r w:rsidR="00170BC3">
        <w:fldChar w:fldCharType="end"/>
      </w:r>
      <w:r w:rsidR="004B689C">
        <w:t xml:space="preserve"> and yellow fever.</w:t>
      </w:r>
      <w:r w:rsidR="004B689C">
        <w:fldChar w:fldCharType="begin" w:fldLock="1"/>
      </w:r>
      <w:r w:rsidR="004B689C">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lt;sup&gt;38&lt;/sup&gt;", "plainTextFormattedCitation" : "38" }, "properties" : { "noteIndex" : 0 }, "schema" : "https://github.com/citation-style-language/schema/raw/master/csl-citation.json" }</w:instrText>
      </w:r>
      <w:r w:rsidR="004B689C">
        <w:fldChar w:fldCharType="separate"/>
      </w:r>
      <w:r w:rsidR="004B689C" w:rsidRPr="004B689C">
        <w:rPr>
          <w:noProof/>
          <w:vertAlign w:val="superscript"/>
        </w:rPr>
        <w:t>38</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4B689C">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lt;sup&gt;39&lt;/sup&gt;", "plainTextFormattedCitation" : "39", "previouslyFormattedCitation" : "&lt;sup&gt;38&lt;/sup&gt;" }, "properties" : { "noteIndex" : 0 }, "schema" : "https://github.com/citation-style-language/schema/raw/master/csl-citation.json" }</w:instrText>
      </w:r>
      <w:r w:rsidR="00A61C71">
        <w:fldChar w:fldCharType="separate"/>
      </w:r>
      <w:r w:rsidR="004B689C" w:rsidRPr="004B689C">
        <w:rPr>
          <w:noProof/>
          <w:vertAlign w:val="superscript"/>
        </w:rPr>
        <w:t>39</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 xml:space="preserve">Human mobility and </w:t>
      </w:r>
      <w:r>
        <w:lastRenderedPageBreak/>
        <w:t>waning herd immunity are key considerations for when these urban populations should be revaccinated.</w:t>
      </w:r>
    </w:p>
    <w:p w14:paraId="3E9F5610" w14:textId="77777777" w:rsidR="00D552F7" w:rsidRDefault="00D552F7" w:rsidP="00F038DC"/>
    <w:p w14:paraId="135FD3EF" w14:textId="77777777" w:rsidR="002B44C8" w:rsidRDefault="002B44C8">
      <w:pPr>
        <w:rPr>
          <w:b/>
        </w:rPr>
      </w:pPr>
      <w:r>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1875F02" w14:textId="3EC4D44A" w:rsidR="001B42D3" w:rsidRDefault="00700D43" w:rsidP="00F038DC">
      <w:pPr>
        <w:rPr>
          <w:b/>
        </w:rPr>
      </w:pPr>
      <w:r>
        <w:rPr>
          <w:b/>
        </w:rPr>
        <w:t>Figure AA</w:t>
      </w:r>
      <w:r w:rsidRPr="00700D43">
        <w:rPr>
          <w:b/>
        </w:rPr>
        <w:t>. 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 xml:space="preserve">. </w:t>
      </w:r>
    </w:p>
    <w:p w14:paraId="6A27E26D" w14:textId="1154944A" w:rsidR="00700D43" w:rsidRDefault="00700D43" w:rsidP="00F038DC">
      <w:r>
        <w:t xml:space="preserve">Population susceptibility following mass vaccination </w:t>
      </w:r>
      <w:r w:rsidR="00A12927">
        <w:t xml:space="preserve">(100% coverage) of WC </w:t>
      </w:r>
      <w:r>
        <w:t>and a hypothetical vaccine with VE=1 increases more quickly in the presence of high migration rates</w:t>
      </w:r>
      <w:r w:rsidR="00023E37">
        <w:t xml:space="preserve"> </w:t>
      </w:r>
      <w:r>
        <w:t>(</w:t>
      </w:r>
      <w:r w:rsidR="00841525">
        <w:t>solid</w:t>
      </w:r>
      <w:r>
        <w:t xml:space="preserve"> lines)</w:t>
      </w:r>
      <w:r w:rsidR="009549C9">
        <w:t xml:space="preserve"> as compared to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9549C9">
        <w:t>(</w:t>
      </w:r>
      <w:r w:rsidR="00A12927">
        <w:t>dashed</w:t>
      </w:r>
      <w:r w:rsidR="009549C9">
        <w:t xml:space="preserve"> lines) or no migration (</w:t>
      </w:r>
      <w:r w:rsidR="00841525">
        <w:t>dotted</w:t>
      </w:r>
      <w:r w:rsidR="009549C9">
        <w:t xml:space="preserve"> lines)</w:t>
      </w:r>
      <w:r>
        <w:t>.</w:t>
      </w:r>
      <w:r w:rsidR="004737E0">
        <w:t xml:space="preserve"> </w:t>
      </w:r>
    </w:p>
    <w:p w14:paraId="74D4141A" w14:textId="77777777" w:rsidR="00700D43" w:rsidRDefault="00700D43" w:rsidP="00F038DC"/>
    <w:p w14:paraId="5CE2A6E3" w14:textId="77777777" w:rsidR="001B42D3" w:rsidRDefault="00700D43" w:rsidP="00F038DC">
      <w:r>
        <w:rPr>
          <w:b/>
        </w:rPr>
        <w:t xml:space="preserve">Figure BB. </w:t>
      </w:r>
      <w:proofErr w:type="gramStart"/>
      <w:r>
        <w:rPr>
          <w:b/>
        </w:rPr>
        <w:t>Changes in the probability of an outbreak as a function of years since vaccination.</w:t>
      </w:r>
      <w:proofErr w:type="gramEnd"/>
      <w:r>
        <w:t xml:space="preserve"> </w:t>
      </w:r>
    </w:p>
    <w:p w14:paraId="071416EB" w14:textId="7E293DFC" w:rsidR="00700D43" w:rsidRDefault="00700D43" w:rsidP="00F038DC">
      <w:r>
        <w:t xml:space="preserve">The probability of an outbreak, defined </w:t>
      </w:r>
      <w:r w:rsidR="00023E37">
        <w:t>as at least 10 transmission events following a single introduction, increases with time since mass vac</w:t>
      </w:r>
      <w:r w:rsidR="00A12927">
        <w:t xml:space="preserve">cination (100% coverage) of WC </w:t>
      </w:r>
      <w:r w:rsidR="00023E37">
        <w:t>and a hypothetical vaccine with VE=1</w:t>
      </w:r>
      <w:r w:rsidR="00A12927">
        <w:t xml:space="preserve"> for all time</w:t>
      </w:r>
      <w:r w:rsidR="00023E37">
        <w:t>. Settings with basic reproductive numbers of 1 (blue), 1.5 (green), and 2 (red) h</w:t>
      </w:r>
      <w:r w:rsidR="00A12927">
        <w:t>ave increasingly high asymptotic outbreak probabilities</w:t>
      </w:r>
      <w:r w:rsidR="00023E37">
        <w:t xml:space="preserve"> of 24.6% (horizontal grey line), 59.7%, and 79.7%, respectively. Settings with high migration rates for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0D703C">
        <w:t xml:space="preserve"> </w:t>
      </w:r>
      <w:r w:rsidR="00023E37">
        <w:t>(</w:t>
      </w:r>
      <w:r w:rsidR="00841525">
        <w:t>solid</w:t>
      </w:r>
      <w:r w:rsidR="00023E37">
        <w:t xml:space="preserve"> lines) demonstrate substantially faster growth in the probability of an outbreak than settings with low migration rates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D703C">
        <w:t xml:space="preserve"> </w:t>
      </w:r>
      <w:r w:rsidR="00023E37">
        <w:t>(</w:t>
      </w:r>
      <w:r w:rsidR="00AE249C">
        <w:t>dashed</w:t>
      </w:r>
      <w:r w:rsidR="00023E37">
        <w:t xml:space="preserve"> lines).</w:t>
      </w:r>
    </w:p>
    <w:p w14:paraId="771860A2" w14:textId="77777777" w:rsidR="00F83CD8" w:rsidRDefault="00F83CD8" w:rsidP="00F038DC"/>
    <w:p w14:paraId="19F0D955" w14:textId="77777777" w:rsidR="001B42D3" w:rsidRDefault="006173F9" w:rsidP="00F038DC">
      <w:r>
        <w:rPr>
          <w:b/>
        </w:rPr>
        <w:t>Figure VC</w:t>
      </w:r>
      <w:r>
        <w:t>.</w:t>
      </w:r>
      <w:r>
        <w:rPr>
          <w:b/>
        </w:rPr>
        <w:t xml:space="preserve"> </w:t>
      </w:r>
      <w:proofErr w:type="gramStart"/>
      <w:r>
        <w:rPr>
          <w:b/>
        </w:rPr>
        <w:t>Duration of Herd Immunity (DHI) as a function of vaccine coverage and basic reproductive number.</w:t>
      </w:r>
      <w:proofErr w:type="gramEnd"/>
      <w:r>
        <w:t xml:space="preserve"> </w:t>
      </w:r>
    </w:p>
    <w:p w14:paraId="5F1A8483" w14:textId="47CE61FA" w:rsidR="006173F9" w:rsidRPr="00541512" w:rsidRDefault="006173F9" w:rsidP="00F038DC">
      <w:r>
        <w:t xml:space="preserve">DHI is maximized in settings with high vaccine coverage and low basic reproductive numbers. </w:t>
      </w:r>
      <w:r w:rsidR="00541512">
        <w:t>Uncolored regions never obtain herd immunity (e.g., VC &lt; 0.5 and R</w:t>
      </w:r>
      <w:r w:rsidR="00541512">
        <w:rPr>
          <w:vertAlign w:val="subscript"/>
        </w:rPr>
        <w:t>0</w:t>
      </w:r>
      <w:r w:rsidR="00541512">
        <w:t xml:space="preserve"> &gt; 1.5).</w:t>
      </w:r>
    </w:p>
    <w:p w14:paraId="46B73293" w14:textId="77777777" w:rsidR="000E7967" w:rsidRDefault="000E7967" w:rsidP="00F038DC"/>
    <w:p w14:paraId="7C6B0661" w14:textId="77777777" w:rsidR="001B42D3" w:rsidRDefault="000E7967" w:rsidP="00F038DC">
      <w:r>
        <w:rPr>
          <w:b/>
        </w:rPr>
        <w:t>Figure CC. Compartmental model framework.</w:t>
      </w:r>
      <w:r>
        <w:t xml:space="preserve"> </w:t>
      </w:r>
    </w:p>
    <w:p w14:paraId="7D1C17FA" w14:textId="30E0C022" w:rsidR="000E7967" w:rsidRDefault="000E7967" w:rsidP="00F038DC">
      <w:r>
        <w:t>For our main results, we assume a direct disease transmission process and a leaky vaccine action model. Individuals who are vaccinated progress through stages V</w:t>
      </w:r>
      <w:r>
        <w:rPr>
          <w:vertAlign w:val="subscript"/>
        </w:rPr>
        <w:t>1</w:t>
      </w:r>
      <w:r>
        <w:t>, V</w:t>
      </w:r>
      <w:r>
        <w:rPr>
          <w:vertAlign w:val="subscript"/>
        </w:rPr>
        <w:t>2</w:t>
      </w:r>
      <w:proofErr w:type="gramStart"/>
      <w:r>
        <w:t>, ....</w:t>
      </w:r>
      <w:proofErr w:type="gramEnd"/>
      <w:r>
        <w:t xml:space="preserve">, </w:t>
      </w:r>
      <w:proofErr w:type="spellStart"/>
      <w:r>
        <w:t>V</w:t>
      </w:r>
      <w:r>
        <w:softHyphen/>
      </w:r>
      <w:r>
        <w:softHyphen/>
      </w:r>
      <w:r>
        <w:rPr>
          <w:vertAlign w:val="subscript"/>
        </w:rPr>
        <w:t>n</w:t>
      </w:r>
      <w:proofErr w:type="spellEnd"/>
      <w:r>
        <w:t xml:space="preserve"> at an average rate of 1 per month. The force of infection for individuals in a compartment V</w:t>
      </w:r>
      <w:r>
        <w:rPr>
          <w:vertAlign w:val="subscript"/>
        </w:rPr>
        <w:t>i</w:t>
      </w:r>
      <w:r>
        <w:t xml:space="preserve"> is reduced by a factor of (1-</w:t>
      </w:r>
      <w:proofErr w:type="gramStart"/>
      <w:r>
        <w:t>VE(</w:t>
      </w:r>
      <w:proofErr w:type="spellStart"/>
      <w:proofErr w:type="gramEnd"/>
      <w:r>
        <w:t>i</w:t>
      </w:r>
      <w:proofErr w:type="spellEnd"/>
      <w:r>
        <w:t>)).</w:t>
      </w:r>
    </w:p>
    <w:p w14:paraId="4748FDF0" w14:textId="77777777" w:rsidR="00B862CB" w:rsidRDefault="00B862CB" w:rsidP="00F038DC"/>
    <w:p w14:paraId="11D240E6" w14:textId="77777777" w:rsidR="001B42D3" w:rsidRDefault="00B862CB" w:rsidP="00837827">
      <w:r>
        <w:rPr>
          <w:b/>
        </w:rPr>
        <w:t>Figure DD. Vaccine targeting optimized in settings with intermediate rates of migration.</w:t>
      </w:r>
      <w:r>
        <w:t xml:space="preserve"> </w:t>
      </w:r>
    </w:p>
    <w:p w14:paraId="5642C51D" w14:textId="4A107AB1" w:rsidR="00B862CB" w:rsidRPr="00B862CB" w:rsidRDefault="009A3CE6" w:rsidP="00837827">
      <w:r>
        <w:t xml:space="preserve">Vaccine impact is measured by the decrease in the N-year cumulative probability of an outbreak comparing a mass </w:t>
      </w:r>
      <w:r w:rsidR="00103784">
        <w:t xml:space="preserve">WC </w:t>
      </w:r>
      <w:r>
        <w:t>vaccination campaign with VC=1 versus no vaccination, and is shown to reach maxima</w:t>
      </w:r>
      <w:r w:rsidR="00103784">
        <w:t xml:space="preserve"> (triangles)</w:t>
      </w:r>
      <w:r>
        <w:t xml:space="preserve"> at intermediate levels of connectivity. The ti</w:t>
      </w:r>
      <w:r w:rsidR="005D6069">
        <w:t xml:space="preserve">me </w:t>
      </w:r>
      <w:r>
        <w:t xml:space="preserve">since vaccination (colored lines) modifies thes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ity size. See Supplemental Information for alternative parameters sets.</w:t>
      </w:r>
    </w:p>
    <w:p w14:paraId="71D77B25" w14:textId="77777777" w:rsidR="00D77E67" w:rsidRDefault="00D77E67" w:rsidP="00D77E67"/>
    <w:p w14:paraId="1921ED51" w14:textId="77777777" w:rsidR="001B42D3" w:rsidRDefault="00246BDD" w:rsidP="00D77E67">
      <w:pPr>
        <w:rPr>
          <w:b/>
        </w:rPr>
      </w:pPr>
      <w:r>
        <w:rPr>
          <w:b/>
        </w:rPr>
        <w:t>Figure FF. Vaccine strategies to maximize DHI.</w:t>
      </w:r>
    </w:p>
    <w:p w14:paraId="18569DF4" w14:textId="4599F54C" w:rsidR="00246BDD" w:rsidRPr="001B42D3" w:rsidRDefault="006F2CC8" w:rsidP="00D77E67">
      <w:pPr>
        <w:rPr>
          <w:b/>
        </w:rPr>
      </w:pPr>
      <w:r w:rsidRPr="006F2CC8">
        <w:t>(A)</w:t>
      </w:r>
      <w:r>
        <w:t xml:space="preserve"> </w:t>
      </w:r>
      <w:r w:rsidR="00246BDD" w:rsidRPr="006F2CC8">
        <w:t>Recurring</w:t>
      </w:r>
      <w:r>
        <w:t xml:space="preserve"> mass vaccination</w:t>
      </w:r>
      <w:r w:rsidR="00246BDD">
        <w:t xml:space="preserve"> with 100% coverage of </w:t>
      </w:r>
      <w:proofErr w:type="spellStart"/>
      <w:r w:rsidR="00246BDD">
        <w:t>susceptibles</w:t>
      </w:r>
      <w:proofErr w:type="spellEnd"/>
      <w:r w:rsidR="00246BDD">
        <w:t xml:space="preserve"> every year (dashed line) </w:t>
      </w:r>
      <w:r>
        <w:t>or two years (dotted line) is shown to periodically achieve then lose herd immunity, as recorded by the faded horizontal lines below. (B) M</w:t>
      </w:r>
      <w:r w:rsidR="00246BDD">
        <w:t>ass vaccination of 80% followed by routine vaccination of 8 (green), 12 (teal), or</w:t>
      </w:r>
      <w:r>
        <w:t xml:space="preserve"> 16 (purple) individuals per day is shown to maximize DHI. (C) Routine vaccination only. The following are held constant for all simulations: population size = 10,000; maximum </w:t>
      </w:r>
      <w:r>
        <w:lastRenderedPageBreak/>
        <w:t>vaccine courses = 30,000; R</w:t>
      </w:r>
      <w:r>
        <w:rPr>
          <w:vertAlign w:val="subscript"/>
        </w:rPr>
        <w:t>0</w:t>
      </w:r>
      <w:r>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003D32E5" w14:textId="4179666D" w:rsidR="004B689C" w:rsidRPr="004B689C" w:rsidRDefault="000A51A6" w:rsidP="004B689C">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4B689C" w:rsidRPr="004B689C">
        <w:rPr>
          <w:rFonts w:ascii="Cambria" w:hAnsi="Cambria"/>
          <w:noProof/>
        </w:rPr>
        <w:t>1</w:t>
      </w:r>
      <w:r w:rsidR="004B689C" w:rsidRPr="004B689C">
        <w:rPr>
          <w:rFonts w:ascii="Cambria" w:hAnsi="Cambria"/>
          <w:noProof/>
        </w:rPr>
        <w:tab/>
        <w:t xml:space="preserve">Fine PE. Herd immunity: history, theory, practice. </w:t>
      </w:r>
      <w:r w:rsidR="004B689C" w:rsidRPr="004B689C">
        <w:rPr>
          <w:rFonts w:ascii="Cambria" w:hAnsi="Cambria"/>
          <w:i/>
          <w:iCs/>
          <w:noProof/>
        </w:rPr>
        <w:t>Epidemiol Rev</w:t>
      </w:r>
      <w:r w:rsidR="004B689C" w:rsidRPr="004B689C">
        <w:rPr>
          <w:rFonts w:ascii="Cambria" w:hAnsi="Cambria"/>
          <w:noProof/>
        </w:rPr>
        <w:t xml:space="preserve"> 1993; </w:t>
      </w:r>
      <w:r w:rsidR="004B689C" w:rsidRPr="004B689C">
        <w:rPr>
          <w:rFonts w:ascii="Cambria" w:hAnsi="Cambria"/>
          <w:b/>
          <w:bCs/>
          <w:noProof/>
        </w:rPr>
        <w:t>15</w:t>
      </w:r>
      <w:r w:rsidR="004B689C" w:rsidRPr="004B689C">
        <w:rPr>
          <w:rFonts w:ascii="Cambria" w:hAnsi="Cambria"/>
          <w:noProof/>
        </w:rPr>
        <w:t>: 265–302.</w:t>
      </w:r>
    </w:p>
    <w:p w14:paraId="46D62F1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w:t>
      </w:r>
      <w:r w:rsidRPr="004B689C">
        <w:rPr>
          <w:rFonts w:ascii="Cambria" w:hAnsi="Cambria"/>
          <w:noProof/>
        </w:rPr>
        <w:tab/>
        <w:t xml:space="preserve">Anderson RM, May RM. Vaccination and herd immunity to infectious diseases. </w:t>
      </w:r>
      <w:r w:rsidRPr="004B689C">
        <w:rPr>
          <w:rFonts w:ascii="Cambria" w:hAnsi="Cambria"/>
          <w:i/>
          <w:iCs/>
          <w:noProof/>
        </w:rPr>
        <w:t>Nature</w:t>
      </w:r>
      <w:r w:rsidRPr="004B689C">
        <w:rPr>
          <w:rFonts w:ascii="Cambria" w:hAnsi="Cambria"/>
          <w:noProof/>
        </w:rPr>
        <w:t xml:space="preserve"> 1985; </w:t>
      </w:r>
      <w:r w:rsidRPr="004B689C">
        <w:rPr>
          <w:rFonts w:ascii="Cambria" w:hAnsi="Cambria"/>
          <w:b/>
          <w:bCs/>
          <w:noProof/>
        </w:rPr>
        <w:t>318</w:t>
      </w:r>
      <w:r w:rsidRPr="004B689C">
        <w:rPr>
          <w:rFonts w:ascii="Cambria" w:hAnsi="Cambria"/>
          <w:noProof/>
        </w:rPr>
        <w:t>: 323–9.</w:t>
      </w:r>
    </w:p>
    <w:p w14:paraId="21DA670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w:t>
      </w:r>
      <w:r w:rsidRPr="004B689C">
        <w:rPr>
          <w:rFonts w:ascii="Cambria" w:hAnsi="Cambria"/>
          <w:noProof/>
        </w:rPr>
        <w:tab/>
        <w:t xml:space="preserve">Heymann DL, Aylward RB. Mass vaccination: When and why. </w:t>
      </w:r>
      <w:r w:rsidRPr="004B689C">
        <w:rPr>
          <w:rFonts w:ascii="Cambria" w:hAnsi="Cambria"/>
          <w:i/>
          <w:iCs/>
          <w:noProof/>
        </w:rPr>
        <w:t>Curr Top Microbiol Immunol</w:t>
      </w:r>
      <w:r w:rsidRPr="004B689C">
        <w:rPr>
          <w:rFonts w:ascii="Cambria" w:hAnsi="Cambria"/>
          <w:noProof/>
        </w:rPr>
        <w:t xml:space="preserve"> 2006; </w:t>
      </w:r>
      <w:r w:rsidRPr="004B689C">
        <w:rPr>
          <w:rFonts w:ascii="Cambria" w:hAnsi="Cambria"/>
          <w:b/>
          <w:bCs/>
          <w:noProof/>
        </w:rPr>
        <w:t>304</w:t>
      </w:r>
      <w:r w:rsidRPr="004B689C">
        <w:rPr>
          <w:rFonts w:ascii="Cambria" w:hAnsi="Cambria"/>
          <w:noProof/>
        </w:rPr>
        <w:t>: 1–16.</w:t>
      </w:r>
    </w:p>
    <w:p w14:paraId="52AEF9D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4</w:t>
      </w:r>
      <w:r w:rsidRPr="004B689C">
        <w:rPr>
          <w:rFonts w:ascii="Cambria" w:hAnsi="Cambria"/>
          <w:noProof/>
        </w:rPr>
        <w:tab/>
        <w:t xml:space="preserve">Ali M, Emch M, von Seidlein L, </w:t>
      </w:r>
      <w:r w:rsidRPr="004B689C">
        <w:rPr>
          <w:rFonts w:ascii="Cambria" w:hAnsi="Cambria"/>
          <w:i/>
          <w:iCs/>
          <w:noProof/>
        </w:rPr>
        <w:t>et al.</w:t>
      </w:r>
      <w:r w:rsidRPr="004B689C">
        <w:rPr>
          <w:rFonts w:ascii="Cambria" w:hAnsi="Cambria"/>
          <w:noProof/>
        </w:rPr>
        <w:t xml:space="preserve"> Herd immunity conferred by killed oral cholera vaccines in Bangladesh: a reanalysis. </w:t>
      </w:r>
      <w:r w:rsidRPr="004B689C">
        <w:rPr>
          <w:rFonts w:ascii="Cambria" w:hAnsi="Cambria"/>
          <w:i/>
          <w:iCs/>
          <w:noProof/>
        </w:rPr>
        <w:t>Lancet</w:t>
      </w:r>
      <w:r w:rsidRPr="004B689C">
        <w:rPr>
          <w:rFonts w:ascii="Cambria" w:hAnsi="Cambria"/>
          <w:noProof/>
        </w:rPr>
        <w:t xml:space="preserve"> 2005; </w:t>
      </w:r>
      <w:r w:rsidRPr="004B689C">
        <w:rPr>
          <w:rFonts w:ascii="Cambria" w:hAnsi="Cambria"/>
          <w:b/>
          <w:bCs/>
          <w:noProof/>
        </w:rPr>
        <w:t>366</w:t>
      </w:r>
      <w:r w:rsidRPr="004B689C">
        <w:rPr>
          <w:rFonts w:ascii="Cambria" w:hAnsi="Cambria"/>
          <w:noProof/>
        </w:rPr>
        <w:t>: 44–9.</w:t>
      </w:r>
    </w:p>
    <w:p w14:paraId="1DB4855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5</w:t>
      </w:r>
      <w:r w:rsidRPr="004B689C">
        <w:rPr>
          <w:rFonts w:ascii="Cambria" w:hAnsi="Cambria"/>
          <w:noProof/>
        </w:rPr>
        <w:tab/>
        <w:t xml:space="preserve">Ali M, Sur D, You YA, </w:t>
      </w:r>
      <w:r w:rsidRPr="004B689C">
        <w:rPr>
          <w:rFonts w:ascii="Cambria" w:hAnsi="Cambria"/>
          <w:i/>
          <w:iCs/>
          <w:noProof/>
        </w:rPr>
        <w:t>et al.</w:t>
      </w:r>
      <w:r w:rsidRPr="004B689C">
        <w:rPr>
          <w:rFonts w:ascii="Cambria" w:hAnsi="Cambria"/>
          <w:noProof/>
        </w:rPr>
        <w:t xml:space="preserve"> Herd protection by a bivalent killed whole-cell oral cholera vaccine in the slums of Kolkata, India. </w:t>
      </w:r>
      <w:r w:rsidRPr="004B689C">
        <w:rPr>
          <w:rFonts w:ascii="Cambria" w:hAnsi="Cambria"/>
          <w:i/>
          <w:iCs/>
          <w:noProof/>
        </w:rPr>
        <w:t>Clin Infect Dis</w:t>
      </w:r>
      <w:r w:rsidRPr="004B689C">
        <w:rPr>
          <w:rFonts w:ascii="Cambria" w:hAnsi="Cambria"/>
          <w:noProof/>
        </w:rPr>
        <w:t xml:space="preserve"> 2013; </w:t>
      </w:r>
      <w:r w:rsidRPr="004B689C">
        <w:rPr>
          <w:rFonts w:ascii="Cambria" w:hAnsi="Cambria"/>
          <w:b/>
          <w:bCs/>
          <w:noProof/>
        </w:rPr>
        <w:t>56</w:t>
      </w:r>
      <w:r w:rsidRPr="004B689C">
        <w:rPr>
          <w:rFonts w:ascii="Cambria" w:hAnsi="Cambria"/>
          <w:noProof/>
        </w:rPr>
        <w:t>: 1123–31.</w:t>
      </w:r>
    </w:p>
    <w:p w14:paraId="316BAC8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6</w:t>
      </w:r>
      <w:r w:rsidRPr="004B689C">
        <w:rPr>
          <w:rFonts w:ascii="Cambria" w:hAnsi="Cambria"/>
          <w:noProof/>
        </w:rPr>
        <w:tab/>
        <w:t xml:space="preserve">World Health Organization. Cholera, 2015. </w:t>
      </w:r>
      <w:r w:rsidRPr="004B689C">
        <w:rPr>
          <w:rFonts w:ascii="Cambria" w:hAnsi="Cambria"/>
          <w:i/>
          <w:iCs/>
          <w:noProof/>
        </w:rPr>
        <w:t>Wkly Epidemiol Rec</w:t>
      </w:r>
      <w:r w:rsidRPr="004B689C">
        <w:rPr>
          <w:rFonts w:ascii="Cambria" w:hAnsi="Cambria"/>
          <w:noProof/>
        </w:rPr>
        <w:t xml:space="preserve"> 2016; </w:t>
      </w:r>
      <w:r w:rsidRPr="004B689C">
        <w:rPr>
          <w:rFonts w:ascii="Cambria" w:hAnsi="Cambria"/>
          <w:b/>
          <w:bCs/>
          <w:noProof/>
        </w:rPr>
        <w:t>38</w:t>
      </w:r>
      <w:r w:rsidRPr="004B689C">
        <w:rPr>
          <w:rFonts w:ascii="Cambria" w:hAnsi="Cambria"/>
          <w:noProof/>
        </w:rPr>
        <w:t>: 433–40.</w:t>
      </w:r>
    </w:p>
    <w:p w14:paraId="0AC675B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7</w:t>
      </w:r>
      <w:r w:rsidRPr="004B689C">
        <w:rPr>
          <w:rFonts w:ascii="Cambria" w:hAnsi="Cambria"/>
          <w:noProof/>
        </w:rPr>
        <w:tab/>
        <w:t xml:space="preserve">Clemens J, Holmgren J. When, How, and Where can Oral Cholera Vaccines be Used to Interrupt Cholera Outbreaks? </w:t>
      </w:r>
      <w:r w:rsidRPr="004B689C">
        <w:rPr>
          <w:rFonts w:ascii="Cambria" w:hAnsi="Cambria"/>
          <w:i/>
          <w:iCs/>
          <w:noProof/>
        </w:rPr>
        <w:t>Curr Top Microbiol Immunol</w:t>
      </w:r>
      <w:r w:rsidRPr="004B689C">
        <w:rPr>
          <w:rFonts w:ascii="Cambria" w:hAnsi="Cambria"/>
          <w:noProof/>
        </w:rPr>
        <w:t xml:space="preserve"> 2014; : 231–58.</w:t>
      </w:r>
    </w:p>
    <w:p w14:paraId="7A9D8EB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8</w:t>
      </w:r>
      <w:r w:rsidRPr="004B689C">
        <w:rPr>
          <w:rFonts w:ascii="Cambria" w:hAnsi="Cambria"/>
          <w:noProof/>
        </w:rPr>
        <w:tab/>
        <w:t>Ministry of Health. Situation Report #93 on Cholera in South Sudan As at 23:59 Hours , 3 November 2016. 2016.</w:t>
      </w:r>
    </w:p>
    <w:p w14:paraId="09790203"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9</w:t>
      </w:r>
      <w:r w:rsidRPr="004B689C">
        <w:rPr>
          <w:rFonts w:ascii="Cambria" w:hAnsi="Cambria"/>
          <w:noProof/>
        </w:rPr>
        <w:tab/>
        <w:t xml:space="preserve">Sur D, Kanungo S, Sah B, </w:t>
      </w:r>
      <w:r w:rsidRPr="004B689C">
        <w:rPr>
          <w:rFonts w:ascii="Cambria" w:hAnsi="Cambria"/>
          <w:i/>
          <w:iCs/>
          <w:noProof/>
        </w:rPr>
        <w:t>et al.</w:t>
      </w:r>
      <w:r w:rsidRPr="004B689C">
        <w:rPr>
          <w:rFonts w:ascii="Cambria" w:hAnsi="Cambria"/>
          <w:noProof/>
        </w:rPr>
        <w:t xml:space="preserve"> Efficacy of a Low-Cost, inactivated Whole-Cell oral cholera vaccine: Results from 3 years of Follow-Up of a randomized, controlled trial. </w:t>
      </w:r>
      <w:r w:rsidRPr="004B689C">
        <w:rPr>
          <w:rFonts w:ascii="Cambria" w:hAnsi="Cambria"/>
          <w:i/>
          <w:iCs/>
          <w:noProof/>
        </w:rPr>
        <w:t>PLoS Negl Trop Dis</w:t>
      </w:r>
      <w:r w:rsidRPr="004B689C">
        <w:rPr>
          <w:rFonts w:ascii="Cambria" w:hAnsi="Cambria"/>
          <w:noProof/>
        </w:rPr>
        <w:t xml:space="preserve"> 2011; </w:t>
      </w:r>
      <w:r w:rsidRPr="004B689C">
        <w:rPr>
          <w:rFonts w:ascii="Cambria" w:hAnsi="Cambria"/>
          <w:b/>
          <w:bCs/>
          <w:noProof/>
        </w:rPr>
        <w:t>5</w:t>
      </w:r>
      <w:r w:rsidRPr="004B689C">
        <w:rPr>
          <w:rFonts w:ascii="Cambria" w:hAnsi="Cambria"/>
          <w:noProof/>
        </w:rPr>
        <w:t>: 1–6.</w:t>
      </w:r>
    </w:p>
    <w:p w14:paraId="024EE69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0</w:t>
      </w:r>
      <w:r w:rsidRPr="004B689C">
        <w:rPr>
          <w:rFonts w:ascii="Cambria" w:hAnsi="Cambria"/>
          <w:noProof/>
        </w:rPr>
        <w:tab/>
        <w:t xml:space="preserve">Qadri F, Ali M, Chowdhury F, </w:t>
      </w:r>
      <w:r w:rsidRPr="004B689C">
        <w:rPr>
          <w:rFonts w:ascii="Cambria" w:hAnsi="Cambria"/>
          <w:i/>
          <w:iCs/>
          <w:noProof/>
        </w:rPr>
        <w:t>et al.</w:t>
      </w:r>
      <w:r w:rsidRPr="004B689C">
        <w:rPr>
          <w:rFonts w:ascii="Cambria" w:hAnsi="Cambria"/>
          <w:noProof/>
        </w:rPr>
        <w:t xml:space="preserve"> Feasibility and effectiveness of oral cholera vaccine in an urban endemic setting in Bangladesh: a cluster randomised open-label trial. </w:t>
      </w:r>
      <w:r w:rsidRPr="004B689C">
        <w:rPr>
          <w:rFonts w:ascii="Cambria" w:hAnsi="Cambria"/>
          <w:i/>
          <w:iCs/>
          <w:noProof/>
        </w:rPr>
        <w:t>Lancet</w:t>
      </w:r>
      <w:r w:rsidRPr="004B689C">
        <w:rPr>
          <w:rFonts w:ascii="Cambria" w:hAnsi="Cambria"/>
          <w:noProof/>
        </w:rPr>
        <w:t xml:space="preserve"> 2015; </w:t>
      </w:r>
      <w:r w:rsidRPr="004B689C">
        <w:rPr>
          <w:rFonts w:ascii="Cambria" w:hAnsi="Cambria"/>
          <w:b/>
          <w:bCs/>
          <w:noProof/>
        </w:rPr>
        <w:t>6736</w:t>
      </w:r>
      <w:r w:rsidRPr="004B689C">
        <w:rPr>
          <w:rFonts w:ascii="Cambria" w:hAnsi="Cambria"/>
          <w:noProof/>
        </w:rPr>
        <w:t>: 1–10.</w:t>
      </w:r>
    </w:p>
    <w:p w14:paraId="27EFE2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1</w:t>
      </w:r>
      <w:r w:rsidRPr="004B689C">
        <w:rPr>
          <w:rFonts w:ascii="Cambria" w:hAnsi="Cambria"/>
          <w:noProof/>
        </w:rPr>
        <w:tab/>
        <w:t xml:space="preserve">McLean AR, Anderson RM. Measles in developing countries. Part II. The predicted impact of mass vaccination. </w:t>
      </w:r>
      <w:r w:rsidRPr="004B689C">
        <w:rPr>
          <w:rFonts w:ascii="Cambria" w:hAnsi="Cambria"/>
          <w:i/>
          <w:iCs/>
          <w:noProof/>
        </w:rPr>
        <w:t>Epidemiol Infect</w:t>
      </w:r>
      <w:r w:rsidRPr="004B689C">
        <w:rPr>
          <w:rFonts w:ascii="Cambria" w:hAnsi="Cambria"/>
          <w:noProof/>
        </w:rPr>
        <w:t xml:space="preserve"> 1988; </w:t>
      </w:r>
      <w:r w:rsidRPr="004B689C">
        <w:rPr>
          <w:rFonts w:ascii="Cambria" w:hAnsi="Cambria"/>
          <w:b/>
          <w:bCs/>
          <w:noProof/>
        </w:rPr>
        <w:t>100</w:t>
      </w:r>
      <w:r w:rsidRPr="004B689C">
        <w:rPr>
          <w:rFonts w:ascii="Cambria" w:hAnsi="Cambria"/>
          <w:noProof/>
        </w:rPr>
        <w:t>: 419–42.</w:t>
      </w:r>
    </w:p>
    <w:p w14:paraId="38BE02F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2</w:t>
      </w:r>
      <w:r w:rsidRPr="004B689C">
        <w:rPr>
          <w:rFonts w:ascii="Cambria" w:hAnsi="Cambria"/>
          <w:noProof/>
        </w:rPr>
        <w:tab/>
        <w:t xml:space="preserve">Mclean AR, Blower SM. Imperfect Vaccines and Herd Immunity to HIV. </w:t>
      </w:r>
      <w:r w:rsidRPr="004B689C">
        <w:rPr>
          <w:rFonts w:ascii="Cambria" w:hAnsi="Cambria"/>
          <w:i/>
          <w:iCs/>
          <w:noProof/>
        </w:rPr>
        <w:t>Proc R Soc B Biol Sci</w:t>
      </w:r>
      <w:r w:rsidRPr="004B689C">
        <w:rPr>
          <w:rFonts w:ascii="Cambria" w:hAnsi="Cambria"/>
          <w:noProof/>
        </w:rPr>
        <w:t xml:space="preserve"> 1993; </w:t>
      </w:r>
      <w:r w:rsidRPr="004B689C">
        <w:rPr>
          <w:rFonts w:ascii="Cambria" w:hAnsi="Cambria"/>
          <w:b/>
          <w:bCs/>
          <w:noProof/>
        </w:rPr>
        <w:t>253</w:t>
      </w:r>
      <w:r w:rsidRPr="004B689C">
        <w:rPr>
          <w:rFonts w:ascii="Cambria" w:hAnsi="Cambria"/>
          <w:noProof/>
        </w:rPr>
        <w:t>: 9–13.</w:t>
      </w:r>
    </w:p>
    <w:p w14:paraId="6C850DA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3</w:t>
      </w:r>
      <w:r w:rsidRPr="004B689C">
        <w:rPr>
          <w:rFonts w:ascii="Cambria" w:hAnsi="Cambria"/>
          <w:noProof/>
        </w:rPr>
        <w:tab/>
        <w:t xml:space="preserve">Blower S, Schwartz EJ, Mills J. Forecasting the future of HIV epidemics: The impact of antiretroviral therapies &amp; imperfect vaccines. </w:t>
      </w:r>
      <w:r w:rsidRPr="004B689C">
        <w:rPr>
          <w:rFonts w:ascii="Cambria" w:hAnsi="Cambria"/>
          <w:i/>
          <w:iCs/>
          <w:noProof/>
        </w:rPr>
        <w:t>AIDS Rev</w:t>
      </w:r>
      <w:r w:rsidRPr="004B689C">
        <w:rPr>
          <w:rFonts w:ascii="Cambria" w:hAnsi="Cambria"/>
          <w:noProof/>
        </w:rPr>
        <w:t xml:space="preserve"> 2003; </w:t>
      </w:r>
      <w:r w:rsidRPr="004B689C">
        <w:rPr>
          <w:rFonts w:ascii="Cambria" w:hAnsi="Cambria"/>
          <w:b/>
          <w:bCs/>
          <w:noProof/>
        </w:rPr>
        <w:t>5</w:t>
      </w:r>
      <w:r w:rsidRPr="004B689C">
        <w:rPr>
          <w:rFonts w:ascii="Cambria" w:hAnsi="Cambria"/>
          <w:noProof/>
        </w:rPr>
        <w:t>: 113–25.</w:t>
      </w:r>
    </w:p>
    <w:p w14:paraId="4769C1E5"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4</w:t>
      </w:r>
      <w:r w:rsidRPr="004B689C">
        <w:rPr>
          <w:rFonts w:ascii="Cambria" w:hAnsi="Cambria"/>
          <w:noProof/>
        </w:rPr>
        <w:tab/>
        <w:t xml:space="preserve">Mossong J, Muller CP. Modelling measles re-emergence as a result of waning of immunity in vaccinated populations. </w:t>
      </w:r>
      <w:r w:rsidRPr="004B689C">
        <w:rPr>
          <w:rFonts w:ascii="Cambria" w:hAnsi="Cambria"/>
          <w:i/>
          <w:iCs/>
          <w:noProof/>
        </w:rPr>
        <w:t>Vaccine</w:t>
      </w:r>
      <w:r w:rsidRPr="004B689C">
        <w:rPr>
          <w:rFonts w:ascii="Cambria" w:hAnsi="Cambria"/>
          <w:noProof/>
        </w:rPr>
        <w:t xml:space="preserve"> 2003; </w:t>
      </w:r>
      <w:r w:rsidRPr="004B689C">
        <w:rPr>
          <w:rFonts w:ascii="Cambria" w:hAnsi="Cambria"/>
          <w:b/>
          <w:bCs/>
          <w:noProof/>
        </w:rPr>
        <w:t>21</w:t>
      </w:r>
      <w:r w:rsidRPr="004B689C">
        <w:rPr>
          <w:rFonts w:ascii="Cambria" w:hAnsi="Cambria"/>
          <w:noProof/>
        </w:rPr>
        <w:t>: 4597–603.</w:t>
      </w:r>
    </w:p>
    <w:p w14:paraId="3F403C5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5</w:t>
      </w:r>
      <w:r w:rsidRPr="004B689C">
        <w:rPr>
          <w:rFonts w:ascii="Cambria" w:hAnsi="Cambria"/>
          <w:noProof/>
        </w:rPr>
        <w:tab/>
        <w:t xml:space="preserve">MAGPANTAY FMG, DOMENECH DE CELLÈS M, ROHANI P, KING AA. Pertussis immunity and epidemiology: mode and duration of vaccine-induced immunity. </w:t>
      </w:r>
      <w:r w:rsidRPr="004B689C">
        <w:rPr>
          <w:rFonts w:ascii="Cambria" w:hAnsi="Cambria"/>
          <w:i/>
          <w:iCs/>
          <w:noProof/>
        </w:rPr>
        <w:t>Parasitology</w:t>
      </w:r>
      <w:r w:rsidRPr="004B689C">
        <w:rPr>
          <w:rFonts w:ascii="Cambria" w:hAnsi="Cambria"/>
          <w:noProof/>
        </w:rPr>
        <w:t xml:space="preserve"> 2016; </w:t>
      </w:r>
      <w:r w:rsidRPr="004B689C">
        <w:rPr>
          <w:rFonts w:ascii="Cambria" w:hAnsi="Cambria"/>
          <w:b/>
          <w:bCs/>
          <w:noProof/>
        </w:rPr>
        <w:t>143</w:t>
      </w:r>
      <w:r w:rsidRPr="004B689C">
        <w:rPr>
          <w:rFonts w:ascii="Cambria" w:hAnsi="Cambria"/>
          <w:noProof/>
        </w:rPr>
        <w:t>: 835–49.</w:t>
      </w:r>
    </w:p>
    <w:p w14:paraId="1E57C0C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6</w:t>
      </w:r>
      <w:r w:rsidRPr="004B689C">
        <w:rPr>
          <w:rFonts w:ascii="Cambria" w:hAnsi="Cambria"/>
          <w:noProof/>
        </w:rPr>
        <w:tab/>
        <w:t xml:space="preserve">Metcalf CJE, Lessler J, Klepac P, Cutts F, Grenfell BT. Impact of birth rate, seasonality and transmission rate on minimum levels of coverage needed for rubella vaccination. </w:t>
      </w:r>
      <w:r w:rsidRPr="004B689C">
        <w:rPr>
          <w:rFonts w:ascii="Cambria" w:hAnsi="Cambria"/>
          <w:i/>
          <w:iCs/>
          <w:noProof/>
        </w:rPr>
        <w:t>Epidemiol Infect</w:t>
      </w:r>
      <w:r w:rsidRPr="004B689C">
        <w:rPr>
          <w:rFonts w:ascii="Cambria" w:hAnsi="Cambria"/>
          <w:noProof/>
        </w:rPr>
        <w:t xml:space="preserve"> 2012; </w:t>
      </w:r>
      <w:r w:rsidRPr="004B689C">
        <w:rPr>
          <w:rFonts w:ascii="Cambria" w:hAnsi="Cambria"/>
          <w:b/>
          <w:bCs/>
          <w:noProof/>
        </w:rPr>
        <w:t>140</w:t>
      </w:r>
      <w:r w:rsidRPr="004B689C">
        <w:rPr>
          <w:rFonts w:ascii="Cambria" w:hAnsi="Cambria"/>
          <w:noProof/>
        </w:rPr>
        <w:t>: 2290–301.</w:t>
      </w:r>
    </w:p>
    <w:p w14:paraId="278A7C3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7</w:t>
      </w:r>
      <w:r w:rsidRPr="004B689C">
        <w:rPr>
          <w:rFonts w:ascii="Cambria" w:hAnsi="Cambria"/>
          <w:noProof/>
        </w:rPr>
        <w:tab/>
        <w:t xml:space="preserve">Lloyd AL. Realistic distributions of infectious periods in epidemic models: changing patterns of persistence and dynamics. </w:t>
      </w:r>
      <w:r w:rsidRPr="004B689C">
        <w:rPr>
          <w:rFonts w:ascii="Cambria" w:hAnsi="Cambria"/>
          <w:i/>
          <w:iCs/>
          <w:noProof/>
        </w:rPr>
        <w:t>Theor Popul Biol</w:t>
      </w:r>
      <w:r w:rsidRPr="004B689C">
        <w:rPr>
          <w:rFonts w:ascii="Cambria" w:hAnsi="Cambria"/>
          <w:noProof/>
        </w:rPr>
        <w:t xml:space="preserve"> 2001; </w:t>
      </w:r>
      <w:r w:rsidRPr="004B689C">
        <w:rPr>
          <w:rFonts w:ascii="Cambria" w:hAnsi="Cambria"/>
          <w:b/>
          <w:bCs/>
          <w:noProof/>
        </w:rPr>
        <w:t>60</w:t>
      </w:r>
      <w:r w:rsidRPr="004B689C">
        <w:rPr>
          <w:rFonts w:ascii="Cambria" w:hAnsi="Cambria"/>
          <w:noProof/>
        </w:rPr>
        <w:t>: 59–71.</w:t>
      </w:r>
    </w:p>
    <w:p w14:paraId="06CC04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8</w:t>
      </w:r>
      <w:r w:rsidRPr="004B689C">
        <w:rPr>
          <w:rFonts w:ascii="Cambria" w:hAnsi="Cambria"/>
          <w:noProof/>
        </w:rPr>
        <w:tab/>
        <w:t xml:space="preserve">Krylova O, Earn DJD. Effects of the infectious period distribution on predicted transitions in childhood disease dynamics. </w:t>
      </w:r>
      <w:r w:rsidRPr="004B689C">
        <w:rPr>
          <w:rFonts w:ascii="Cambria" w:hAnsi="Cambria"/>
          <w:i/>
          <w:iCs/>
          <w:noProof/>
        </w:rPr>
        <w:t>J R Soc Interface</w:t>
      </w:r>
      <w:r w:rsidRPr="004B689C">
        <w:rPr>
          <w:rFonts w:ascii="Cambria" w:hAnsi="Cambria"/>
          <w:noProof/>
        </w:rPr>
        <w:t xml:space="preserve"> 2013; </w:t>
      </w:r>
      <w:r w:rsidRPr="004B689C">
        <w:rPr>
          <w:rFonts w:ascii="Cambria" w:hAnsi="Cambria"/>
          <w:b/>
          <w:bCs/>
          <w:noProof/>
        </w:rPr>
        <w:t>10</w:t>
      </w:r>
      <w:r w:rsidRPr="004B689C">
        <w:rPr>
          <w:rFonts w:ascii="Cambria" w:hAnsi="Cambria"/>
          <w:noProof/>
        </w:rPr>
        <w:t>: 20130098.</w:t>
      </w:r>
    </w:p>
    <w:p w14:paraId="5BC717A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19</w:t>
      </w:r>
      <w:r w:rsidRPr="004B689C">
        <w:rPr>
          <w:rFonts w:ascii="Cambria" w:hAnsi="Cambria"/>
          <w:noProof/>
        </w:rPr>
        <w:tab/>
        <w:t xml:space="preserve">Soetaert K, Petzoldt T, Setzer RW. Package deSolve : Solving Initial Value Differential Equations in R. </w:t>
      </w:r>
      <w:r w:rsidRPr="004B689C">
        <w:rPr>
          <w:rFonts w:ascii="Cambria" w:hAnsi="Cambria"/>
          <w:i/>
          <w:iCs/>
          <w:noProof/>
        </w:rPr>
        <w:t>J Stat Softw</w:t>
      </w:r>
      <w:r w:rsidRPr="004B689C">
        <w:rPr>
          <w:rFonts w:ascii="Cambria" w:hAnsi="Cambria"/>
          <w:noProof/>
        </w:rPr>
        <w:t xml:space="preserve"> 2010; </w:t>
      </w:r>
      <w:r w:rsidRPr="004B689C">
        <w:rPr>
          <w:rFonts w:ascii="Cambria" w:hAnsi="Cambria"/>
          <w:b/>
          <w:bCs/>
          <w:noProof/>
        </w:rPr>
        <w:t>33</w:t>
      </w:r>
      <w:r w:rsidRPr="004B689C">
        <w:rPr>
          <w:rFonts w:ascii="Cambria" w:hAnsi="Cambria"/>
          <w:noProof/>
        </w:rPr>
        <w:t>: 1–25.</w:t>
      </w:r>
    </w:p>
    <w:p w14:paraId="7FE3BF0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0</w:t>
      </w:r>
      <w:r w:rsidRPr="004B689C">
        <w:rPr>
          <w:rFonts w:ascii="Cambria" w:hAnsi="Cambria"/>
          <w:noProof/>
        </w:rPr>
        <w:tab/>
        <w:t xml:space="preserve">Clemens JD, Sack D a, Harris JR, </w:t>
      </w:r>
      <w:r w:rsidRPr="004B689C">
        <w:rPr>
          <w:rFonts w:ascii="Cambria" w:hAnsi="Cambria"/>
          <w:i/>
          <w:iCs/>
          <w:noProof/>
        </w:rPr>
        <w:t>et al.</w:t>
      </w:r>
      <w:r w:rsidRPr="004B689C">
        <w:rPr>
          <w:rFonts w:ascii="Cambria" w:hAnsi="Cambria"/>
          <w:noProof/>
        </w:rPr>
        <w:t xml:space="preserve"> Field trial of oral cholera vaccines in Bangladesh: results from three-year follow-up. </w:t>
      </w:r>
      <w:r w:rsidRPr="004B689C">
        <w:rPr>
          <w:rFonts w:ascii="Cambria" w:hAnsi="Cambria"/>
          <w:i/>
          <w:iCs/>
          <w:noProof/>
        </w:rPr>
        <w:t>Lancet</w:t>
      </w:r>
      <w:r w:rsidRPr="004B689C">
        <w:rPr>
          <w:rFonts w:ascii="Cambria" w:hAnsi="Cambria"/>
          <w:noProof/>
        </w:rPr>
        <w:t xml:space="preserve"> 1990; </w:t>
      </w:r>
      <w:r w:rsidRPr="004B689C">
        <w:rPr>
          <w:rFonts w:ascii="Cambria" w:hAnsi="Cambria"/>
          <w:b/>
          <w:bCs/>
          <w:noProof/>
        </w:rPr>
        <w:t>335</w:t>
      </w:r>
      <w:r w:rsidRPr="004B689C">
        <w:rPr>
          <w:rFonts w:ascii="Cambria" w:hAnsi="Cambria"/>
          <w:noProof/>
        </w:rPr>
        <w:t>: 270–3.</w:t>
      </w:r>
    </w:p>
    <w:p w14:paraId="5F2378E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1</w:t>
      </w:r>
      <w:r w:rsidRPr="004B689C">
        <w:rPr>
          <w:rFonts w:ascii="Cambria" w:hAnsi="Cambria"/>
          <w:noProof/>
        </w:rPr>
        <w:tab/>
        <w:t xml:space="preserve">Durham LK, Longini IM, Halloran ME, Clemens JD, Nizam A, Rao M. Estimation of vaccine efficacy in the presence of waning: application to cholera vaccines. </w:t>
      </w:r>
      <w:r w:rsidRPr="004B689C">
        <w:rPr>
          <w:rFonts w:ascii="Cambria" w:hAnsi="Cambria"/>
          <w:i/>
          <w:iCs/>
          <w:noProof/>
        </w:rPr>
        <w:t>Am J Epidemiol</w:t>
      </w:r>
      <w:r w:rsidRPr="004B689C">
        <w:rPr>
          <w:rFonts w:ascii="Cambria" w:hAnsi="Cambria"/>
          <w:noProof/>
        </w:rPr>
        <w:t xml:space="preserve"> 1998; </w:t>
      </w:r>
      <w:r w:rsidRPr="004B689C">
        <w:rPr>
          <w:rFonts w:ascii="Cambria" w:hAnsi="Cambria"/>
          <w:b/>
          <w:bCs/>
          <w:noProof/>
        </w:rPr>
        <w:t>147</w:t>
      </w:r>
      <w:r w:rsidRPr="004B689C">
        <w:rPr>
          <w:rFonts w:ascii="Cambria" w:hAnsi="Cambria"/>
          <w:noProof/>
        </w:rPr>
        <w:t>: 948–59.</w:t>
      </w:r>
    </w:p>
    <w:p w14:paraId="6EE32E21"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2</w:t>
      </w:r>
      <w:r w:rsidRPr="004B689C">
        <w:rPr>
          <w:rFonts w:ascii="Cambria" w:hAnsi="Cambria"/>
          <w:noProof/>
        </w:rPr>
        <w:tab/>
        <w:t>Becker NG. Minor outbreaks when infectives are homogenous. In: Modeling to Inform Infectious Disease Control. 2015: 7–28.</w:t>
      </w:r>
    </w:p>
    <w:p w14:paraId="1C6DA8DE"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3</w:t>
      </w:r>
      <w:r w:rsidRPr="004B689C">
        <w:rPr>
          <w:rFonts w:ascii="Cambria" w:hAnsi="Cambria"/>
          <w:noProof/>
        </w:rPr>
        <w:tab/>
        <w:t xml:space="preserve">Mott J. The Distribution of the Time-to-Emptiness of a Discrete Dam Under Steady Demand. </w:t>
      </w:r>
      <w:r w:rsidRPr="004B689C">
        <w:rPr>
          <w:rFonts w:ascii="Cambria" w:hAnsi="Cambria"/>
          <w:i/>
          <w:iCs/>
          <w:noProof/>
        </w:rPr>
        <w:t>J R Stat Soc Ser B</w:t>
      </w:r>
      <w:r w:rsidRPr="004B689C">
        <w:rPr>
          <w:rFonts w:ascii="Cambria" w:hAnsi="Cambria"/>
          <w:noProof/>
        </w:rPr>
        <w:t xml:space="preserve"> 1963; </w:t>
      </w:r>
      <w:r w:rsidRPr="004B689C">
        <w:rPr>
          <w:rFonts w:ascii="Cambria" w:hAnsi="Cambria"/>
          <w:b/>
          <w:bCs/>
          <w:noProof/>
        </w:rPr>
        <w:t>25</w:t>
      </w:r>
      <w:r w:rsidRPr="004B689C">
        <w:rPr>
          <w:rFonts w:ascii="Cambria" w:hAnsi="Cambria"/>
          <w:noProof/>
        </w:rPr>
        <w:t>: 137–9.</w:t>
      </w:r>
    </w:p>
    <w:p w14:paraId="35F4104F"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4</w:t>
      </w:r>
      <w:r w:rsidRPr="004B689C">
        <w:rPr>
          <w:rFonts w:ascii="Cambria" w:hAnsi="Cambria"/>
          <w:noProof/>
        </w:rPr>
        <w:tab/>
        <w:t>UNFPA. Monthly Humanitairan Update - South Sudan Conflict. 2016 http://reliefweb.int/sites/reliefweb.int/files/resources/SSD_Monthly_Humanitarian_Update_August.pdf.</w:t>
      </w:r>
    </w:p>
    <w:p w14:paraId="6F22815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5</w:t>
      </w:r>
      <w:r w:rsidRPr="004B689C">
        <w:rPr>
          <w:rFonts w:ascii="Cambria" w:hAnsi="Cambria"/>
          <w:noProof/>
        </w:rPr>
        <w:tab/>
        <w:t xml:space="preserve">Azman AS, Rudolph KE, Cummings D a T, Lessler J. The incubation period of cholera: a systematic review. </w:t>
      </w:r>
      <w:r w:rsidRPr="004B689C">
        <w:rPr>
          <w:rFonts w:ascii="Cambria" w:hAnsi="Cambria"/>
          <w:i/>
          <w:iCs/>
          <w:noProof/>
        </w:rPr>
        <w:t>J Infect</w:t>
      </w:r>
      <w:r w:rsidRPr="004B689C">
        <w:rPr>
          <w:rFonts w:ascii="Cambria" w:hAnsi="Cambria"/>
          <w:noProof/>
        </w:rPr>
        <w:t xml:space="preserve"> 2013; </w:t>
      </w:r>
      <w:r w:rsidRPr="004B689C">
        <w:rPr>
          <w:rFonts w:ascii="Cambria" w:hAnsi="Cambria"/>
          <w:b/>
          <w:bCs/>
          <w:noProof/>
        </w:rPr>
        <w:t>66</w:t>
      </w:r>
      <w:r w:rsidRPr="004B689C">
        <w:rPr>
          <w:rFonts w:ascii="Cambria" w:hAnsi="Cambria"/>
          <w:noProof/>
        </w:rPr>
        <w:t>: 432–8.</w:t>
      </w:r>
    </w:p>
    <w:p w14:paraId="19C99E62"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6</w:t>
      </w:r>
      <w:r w:rsidRPr="004B689C">
        <w:rPr>
          <w:rFonts w:ascii="Cambria" w:hAnsi="Cambria"/>
          <w:noProof/>
        </w:rPr>
        <w:tab/>
        <w:t xml:space="preserve">Azman AS, Luquero FJ, Ciglenecki I, Grais RF, Sack D a., Lessler J. The Impact of a One-Dose versus Two-Dose Oral Cholera Vaccine Regimen in Outbreak Settings: A Modeling Study. </w:t>
      </w:r>
      <w:r w:rsidRPr="004B689C">
        <w:rPr>
          <w:rFonts w:ascii="Cambria" w:hAnsi="Cambria"/>
          <w:i/>
          <w:iCs/>
          <w:noProof/>
        </w:rPr>
        <w:t>PLOS Med</w:t>
      </w:r>
      <w:r w:rsidRPr="004B689C">
        <w:rPr>
          <w:rFonts w:ascii="Cambria" w:hAnsi="Cambria"/>
          <w:noProof/>
        </w:rPr>
        <w:t xml:space="preserve"> 2015; </w:t>
      </w:r>
      <w:r w:rsidRPr="004B689C">
        <w:rPr>
          <w:rFonts w:ascii="Cambria" w:hAnsi="Cambria"/>
          <w:b/>
          <w:bCs/>
          <w:noProof/>
        </w:rPr>
        <w:t>12</w:t>
      </w:r>
      <w:r w:rsidRPr="004B689C">
        <w:rPr>
          <w:rFonts w:ascii="Cambria" w:hAnsi="Cambria"/>
          <w:noProof/>
        </w:rPr>
        <w:t>: e1001867.</w:t>
      </w:r>
    </w:p>
    <w:p w14:paraId="66CDE81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7</w:t>
      </w:r>
      <w:r w:rsidRPr="004B689C">
        <w:rPr>
          <w:rFonts w:ascii="Cambria" w:hAnsi="Cambria"/>
          <w:noProof/>
        </w:rPr>
        <w:tab/>
        <w:t xml:space="preserve">Weil A a, Khan AI, Chowdhury F, </w:t>
      </w:r>
      <w:r w:rsidRPr="004B689C">
        <w:rPr>
          <w:rFonts w:ascii="Cambria" w:hAnsi="Cambria"/>
          <w:i/>
          <w:iCs/>
          <w:noProof/>
        </w:rPr>
        <w:t>et al.</w:t>
      </w:r>
      <w:r w:rsidRPr="004B689C">
        <w:rPr>
          <w:rFonts w:ascii="Cambria" w:hAnsi="Cambria"/>
          <w:noProof/>
        </w:rPr>
        <w:t xml:space="preserve"> Clinical outcomes in household contacts of patients with cholera in Bangladesh. </w:t>
      </w:r>
      <w:r w:rsidRPr="004B689C">
        <w:rPr>
          <w:rFonts w:ascii="Cambria" w:hAnsi="Cambria"/>
          <w:i/>
          <w:iCs/>
          <w:noProof/>
        </w:rPr>
        <w:t>Clin Infect Dis</w:t>
      </w:r>
      <w:r w:rsidRPr="004B689C">
        <w:rPr>
          <w:rFonts w:ascii="Cambria" w:hAnsi="Cambria"/>
          <w:noProof/>
        </w:rPr>
        <w:t xml:space="preserve"> 2009; </w:t>
      </w:r>
      <w:r w:rsidRPr="004B689C">
        <w:rPr>
          <w:rFonts w:ascii="Cambria" w:hAnsi="Cambria"/>
          <w:b/>
          <w:bCs/>
          <w:noProof/>
        </w:rPr>
        <w:t>49</w:t>
      </w:r>
      <w:r w:rsidRPr="004B689C">
        <w:rPr>
          <w:rFonts w:ascii="Cambria" w:hAnsi="Cambria"/>
          <w:noProof/>
        </w:rPr>
        <w:t>: 1473–9.</w:t>
      </w:r>
    </w:p>
    <w:p w14:paraId="044DE067"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8</w:t>
      </w:r>
      <w:r w:rsidRPr="004B689C">
        <w:rPr>
          <w:rFonts w:ascii="Cambria" w:hAnsi="Cambria"/>
          <w:noProof/>
        </w:rPr>
        <w:tab/>
        <w:t xml:space="preserve">Moore S, Lessler J. Optimal allocation of the limited oral cholera vaccine supply between endemic and epidemic settings. </w:t>
      </w:r>
      <w:r w:rsidRPr="004B689C">
        <w:rPr>
          <w:rFonts w:ascii="Cambria" w:hAnsi="Cambria"/>
          <w:i/>
          <w:iCs/>
          <w:noProof/>
        </w:rPr>
        <w:t>J R Soc …</w:t>
      </w:r>
      <w:r w:rsidRPr="004B689C">
        <w:rPr>
          <w:rFonts w:ascii="Cambria" w:hAnsi="Cambria"/>
          <w:noProof/>
        </w:rPr>
        <w:t xml:space="preserve"> 2015. http://rsif.royalsocietypublishing.org/content/12/111/20150703 (accessed Oct 3, 2015).</w:t>
      </w:r>
    </w:p>
    <w:p w14:paraId="3AA6705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29</w:t>
      </w:r>
      <w:r w:rsidRPr="004B689C">
        <w:rPr>
          <w:rFonts w:ascii="Cambria" w:hAnsi="Cambria"/>
          <w:noProof/>
        </w:rPr>
        <w:tab/>
        <w:t xml:space="preserve">Bhattacharya SK, Sur D, Ali M, </w:t>
      </w:r>
      <w:r w:rsidRPr="004B689C">
        <w:rPr>
          <w:rFonts w:ascii="Cambria" w:hAnsi="Cambria"/>
          <w:i/>
          <w:iCs/>
          <w:noProof/>
        </w:rPr>
        <w:t>et al.</w:t>
      </w:r>
      <w:r w:rsidRPr="004B689C">
        <w:rPr>
          <w:rFonts w:ascii="Cambria" w:hAnsi="Cambria"/>
          <w:noProof/>
        </w:rPr>
        <w:t xml:space="preserve"> 5 year efficacy of a bivalent killed whole-cell oral cholera vaccine in Kolkata, India: a cluster-randomised, double-blind, placebo-controlled trial. </w:t>
      </w:r>
      <w:r w:rsidRPr="004B689C">
        <w:rPr>
          <w:rFonts w:ascii="Cambria" w:hAnsi="Cambria"/>
          <w:i/>
          <w:iCs/>
          <w:noProof/>
        </w:rPr>
        <w:t>Lancet Infect Dis</w:t>
      </w:r>
      <w:r w:rsidRPr="004B689C">
        <w:rPr>
          <w:rFonts w:ascii="Cambria" w:hAnsi="Cambria"/>
          <w:noProof/>
        </w:rPr>
        <w:t xml:space="preserve"> 2013; </w:t>
      </w:r>
      <w:r w:rsidRPr="004B689C">
        <w:rPr>
          <w:rFonts w:ascii="Cambria" w:hAnsi="Cambria"/>
          <w:b/>
          <w:bCs/>
          <w:noProof/>
        </w:rPr>
        <w:t>13</w:t>
      </w:r>
      <w:r w:rsidRPr="004B689C">
        <w:rPr>
          <w:rFonts w:ascii="Cambria" w:hAnsi="Cambria"/>
          <w:noProof/>
        </w:rPr>
        <w:t>: 1050–6.</w:t>
      </w:r>
    </w:p>
    <w:p w14:paraId="1E2F7CF0"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0</w:t>
      </w:r>
      <w:r w:rsidRPr="004B689C">
        <w:rPr>
          <w:rFonts w:ascii="Cambria" w:hAnsi="Cambria"/>
          <w:noProof/>
        </w:rPr>
        <w:tab/>
        <w:t xml:space="preserve">Van Loon FPL, Clemens JD, Chakraborty J, </w:t>
      </w:r>
      <w:r w:rsidRPr="004B689C">
        <w:rPr>
          <w:rFonts w:ascii="Cambria" w:hAnsi="Cambria"/>
          <w:i/>
          <w:iCs/>
          <w:noProof/>
        </w:rPr>
        <w:t>et al.</w:t>
      </w:r>
      <w:r w:rsidRPr="004B689C">
        <w:rPr>
          <w:rFonts w:ascii="Cambria" w:hAnsi="Cambria"/>
          <w:noProof/>
        </w:rPr>
        <w:t xml:space="preserve"> Field trial of inactivated oral cholera vaccines in Bangladesh: Results from 5 years of follow-up. </w:t>
      </w:r>
      <w:r w:rsidRPr="004B689C">
        <w:rPr>
          <w:rFonts w:ascii="Cambria" w:hAnsi="Cambria"/>
          <w:i/>
          <w:iCs/>
          <w:noProof/>
        </w:rPr>
        <w:t>Vaccine</w:t>
      </w:r>
      <w:r w:rsidRPr="004B689C">
        <w:rPr>
          <w:rFonts w:ascii="Cambria" w:hAnsi="Cambria"/>
          <w:noProof/>
        </w:rPr>
        <w:t xml:space="preserve"> 1996; </w:t>
      </w:r>
      <w:r w:rsidRPr="004B689C">
        <w:rPr>
          <w:rFonts w:ascii="Cambria" w:hAnsi="Cambria"/>
          <w:b/>
          <w:bCs/>
          <w:noProof/>
        </w:rPr>
        <w:t>14</w:t>
      </w:r>
      <w:r w:rsidRPr="004B689C">
        <w:rPr>
          <w:rFonts w:ascii="Cambria" w:hAnsi="Cambria"/>
          <w:noProof/>
        </w:rPr>
        <w:t>: 162–6.</w:t>
      </w:r>
    </w:p>
    <w:p w14:paraId="1ED8CECB"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1</w:t>
      </w:r>
      <w:r w:rsidRPr="004B689C">
        <w:rPr>
          <w:rFonts w:ascii="Cambria" w:hAnsi="Cambria"/>
          <w:noProof/>
        </w:rPr>
        <w:tab/>
        <w:t xml:space="preserve">Fox JP, Elveback L, Scott W, Gatewood L, Ackerman E. Herd Immunity: Basic Concept and Relevance To Public Health Immunization Practices. </w:t>
      </w:r>
      <w:r w:rsidRPr="004B689C">
        <w:rPr>
          <w:rFonts w:ascii="Cambria" w:hAnsi="Cambria"/>
          <w:i/>
          <w:iCs/>
          <w:noProof/>
        </w:rPr>
        <w:t>Am J Epidemiol</w:t>
      </w:r>
      <w:r w:rsidRPr="004B689C">
        <w:rPr>
          <w:rFonts w:ascii="Cambria" w:hAnsi="Cambria"/>
          <w:noProof/>
        </w:rPr>
        <w:t xml:space="preserve"> 1971; </w:t>
      </w:r>
      <w:r w:rsidRPr="004B689C">
        <w:rPr>
          <w:rFonts w:ascii="Cambria" w:hAnsi="Cambria"/>
          <w:b/>
          <w:bCs/>
          <w:noProof/>
        </w:rPr>
        <w:t>94</w:t>
      </w:r>
      <w:r w:rsidRPr="004B689C">
        <w:rPr>
          <w:rFonts w:ascii="Cambria" w:hAnsi="Cambria"/>
          <w:noProof/>
        </w:rPr>
        <w:t>: 187–97.</w:t>
      </w:r>
    </w:p>
    <w:p w14:paraId="7E81FFC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2</w:t>
      </w:r>
      <w:r w:rsidRPr="004B689C">
        <w:rPr>
          <w:rFonts w:ascii="Cambria" w:hAnsi="Cambria"/>
          <w:noProof/>
        </w:rPr>
        <w:tab/>
        <w:t xml:space="preserve">Lessler J, Metcalf CJE, Cutts FT, Grenfell BT. Impact on Epidemic Measles of Vaccination Campaigns Triggered by Disease Outbreaks or Serosurveys: A Modeling Study. </w:t>
      </w:r>
      <w:r w:rsidRPr="004B689C">
        <w:rPr>
          <w:rFonts w:ascii="Cambria" w:hAnsi="Cambria"/>
          <w:i/>
          <w:iCs/>
          <w:noProof/>
        </w:rPr>
        <w:t>PLoS Med</w:t>
      </w:r>
      <w:r w:rsidRPr="004B689C">
        <w:rPr>
          <w:rFonts w:ascii="Cambria" w:hAnsi="Cambria"/>
          <w:noProof/>
        </w:rPr>
        <w:t xml:space="preserve"> 2016; </w:t>
      </w:r>
      <w:r w:rsidRPr="004B689C">
        <w:rPr>
          <w:rFonts w:ascii="Cambria" w:hAnsi="Cambria"/>
          <w:b/>
          <w:bCs/>
          <w:noProof/>
        </w:rPr>
        <w:t>13</w:t>
      </w:r>
      <w:r w:rsidRPr="004B689C">
        <w:rPr>
          <w:rFonts w:ascii="Cambria" w:hAnsi="Cambria"/>
          <w:noProof/>
        </w:rPr>
        <w:t>: e1002144.</w:t>
      </w:r>
    </w:p>
    <w:p w14:paraId="5C3EAB24"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3</w:t>
      </w:r>
      <w:r w:rsidRPr="004B689C">
        <w:rPr>
          <w:rFonts w:ascii="Cambria" w:hAnsi="Cambria"/>
          <w:noProof/>
        </w:rPr>
        <w:tab/>
        <w:t>World Health Organization. Guidance on how to access the Oral Cholera Vaccine ( OCV ) from the ICG emergency stockpile. Geneva, Switzerland, 2013 http://www.who.int/cholera/vaccines/Guidance_accessing_OCV_stockpile.pdf.</w:t>
      </w:r>
    </w:p>
    <w:p w14:paraId="6B387E4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4</w:t>
      </w:r>
      <w:r w:rsidRPr="004B689C">
        <w:rPr>
          <w:rFonts w:ascii="Cambria" w:hAnsi="Cambria"/>
          <w:noProof/>
        </w:rPr>
        <w:tab/>
        <w:t xml:space="preserve">Azman AS, Lessler J. Reactive vaccination in the presence of disease hotspots. </w:t>
      </w:r>
      <w:r w:rsidRPr="004B689C">
        <w:rPr>
          <w:rFonts w:ascii="Cambria" w:hAnsi="Cambria"/>
          <w:i/>
          <w:iCs/>
          <w:noProof/>
        </w:rPr>
        <w:t>Proc R Soc B Biol Sci</w:t>
      </w:r>
      <w:r w:rsidRPr="004B689C">
        <w:rPr>
          <w:rFonts w:ascii="Cambria" w:hAnsi="Cambria"/>
          <w:noProof/>
        </w:rPr>
        <w:t xml:space="preserve"> 2015; </w:t>
      </w:r>
      <w:r w:rsidRPr="004B689C">
        <w:rPr>
          <w:rFonts w:ascii="Cambria" w:hAnsi="Cambria"/>
          <w:b/>
          <w:bCs/>
          <w:noProof/>
        </w:rPr>
        <w:t>282</w:t>
      </w:r>
      <w:r w:rsidRPr="004B689C">
        <w:rPr>
          <w:rFonts w:ascii="Cambria" w:hAnsi="Cambria"/>
          <w:noProof/>
        </w:rPr>
        <w:t>: 20141341–20141341.</w:t>
      </w:r>
    </w:p>
    <w:p w14:paraId="71519A2C"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5</w:t>
      </w:r>
      <w:r w:rsidRPr="004B689C">
        <w:rPr>
          <w:rFonts w:ascii="Cambria" w:hAnsi="Cambria"/>
          <w:noProof/>
        </w:rPr>
        <w:tab/>
        <w:t xml:space="preserve">Azman A, Luquero FJ, Rodrigues A, </w:t>
      </w:r>
      <w:r w:rsidRPr="004B689C">
        <w:rPr>
          <w:rFonts w:ascii="Cambria" w:hAnsi="Cambria"/>
          <w:i/>
          <w:iCs/>
          <w:noProof/>
        </w:rPr>
        <w:t>et al.</w:t>
      </w:r>
      <w:r w:rsidRPr="004B689C">
        <w:rPr>
          <w:rFonts w:ascii="Cambria" w:hAnsi="Cambria"/>
          <w:noProof/>
        </w:rPr>
        <w:t xml:space="preserve"> Urban Cholera Transmission Hotspots and their Implications for Reactive Vaccination : Evidence from Bissau City. </w:t>
      </w:r>
      <w:r w:rsidRPr="004B689C">
        <w:rPr>
          <w:rFonts w:ascii="Cambria" w:hAnsi="Cambria"/>
          <w:i/>
          <w:iCs/>
          <w:noProof/>
        </w:rPr>
        <w:t>PLoS Negl Trop Dis</w:t>
      </w:r>
      <w:r w:rsidRPr="004B689C">
        <w:rPr>
          <w:rFonts w:ascii="Cambria" w:hAnsi="Cambria"/>
          <w:noProof/>
        </w:rPr>
        <w:t xml:space="preserve"> 2012; : 1–8.</w:t>
      </w:r>
    </w:p>
    <w:p w14:paraId="62947A4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6</w:t>
      </w:r>
      <w:r w:rsidRPr="004B689C">
        <w:rPr>
          <w:rFonts w:ascii="Cambria" w:hAnsi="Cambria"/>
          <w:noProof/>
        </w:rPr>
        <w:tab/>
        <w:t xml:space="preserve">Recommendations of the Advisory Committee on Immunization Practices (ACIP): Typhoid Immunization. </w:t>
      </w:r>
      <w:r w:rsidRPr="004B689C">
        <w:rPr>
          <w:rFonts w:ascii="Cambria" w:hAnsi="Cambria"/>
          <w:i/>
          <w:iCs/>
          <w:noProof/>
        </w:rPr>
        <w:t>MMWR</w:t>
      </w:r>
      <w:r w:rsidRPr="004B689C">
        <w:rPr>
          <w:rFonts w:ascii="Cambria" w:hAnsi="Cambria"/>
          <w:noProof/>
        </w:rPr>
        <w:t xml:space="preserve"> 1994; </w:t>
      </w:r>
      <w:r w:rsidRPr="004B689C">
        <w:rPr>
          <w:rFonts w:ascii="Cambria" w:hAnsi="Cambria"/>
          <w:b/>
          <w:bCs/>
          <w:noProof/>
        </w:rPr>
        <w:t>RR</w:t>
      </w:r>
      <w:r w:rsidRPr="004B689C">
        <w:rPr>
          <w:rFonts w:ascii="Cambria" w:hAnsi="Cambria"/>
          <w:noProof/>
        </w:rPr>
        <w:t>-</w:t>
      </w:r>
      <w:r w:rsidRPr="004B689C">
        <w:rPr>
          <w:rFonts w:ascii="Cambria" w:hAnsi="Cambria"/>
          <w:b/>
          <w:bCs/>
          <w:noProof/>
        </w:rPr>
        <w:t>14</w:t>
      </w:r>
      <w:r w:rsidRPr="004B689C">
        <w:rPr>
          <w:rFonts w:ascii="Cambria" w:hAnsi="Cambria"/>
          <w:noProof/>
        </w:rPr>
        <w:t>. ftp://ftp.cdc.gov/pub/publications/mmwr/rr/rr4314.pdf.</w:t>
      </w:r>
    </w:p>
    <w:p w14:paraId="7524C099"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7</w:t>
      </w:r>
      <w:r w:rsidRPr="004B689C">
        <w:rPr>
          <w:rFonts w:ascii="Cambria" w:hAnsi="Cambria"/>
          <w:noProof/>
        </w:rPr>
        <w:tab/>
        <w:t xml:space="preserve">Biellik R, Madema S, Taole A, </w:t>
      </w:r>
      <w:r w:rsidRPr="004B689C">
        <w:rPr>
          <w:rFonts w:ascii="Cambria" w:hAnsi="Cambria"/>
          <w:i/>
          <w:iCs/>
          <w:noProof/>
        </w:rPr>
        <w:t>et al.</w:t>
      </w:r>
      <w:r w:rsidRPr="004B689C">
        <w:rPr>
          <w:rFonts w:ascii="Cambria" w:hAnsi="Cambria"/>
          <w:noProof/>
        </w:rPr>
        <w:t xml:space="preserve"> First 5 years of measles elimination in southern Africa: 1996-2000. </w:t>
      </w:r>
      <w:r w:rsidRPr="004B689C">
        <w:rPr>
          <w:rFonts w:ascii="Cambria" w:hAnsi="Cambria"/>
          <w:i/>
          <w:iCs/>
          <w:noProof/>
        </w:rPr>
        <w:t>Lancet</w:t>
      </w:r>
      <w:r w:rsidRPr="004B689C">
        <w:rPr>
          <w:rFonts w:ascii="Cambria" w:hAnsi="Cambria"/>
          <w:noProof/>
        </w:rPr>
        <w:t xml:space="preserve"> 2002; </w:t>
      </w:r>
      <w:r w:rsidRPr="004B689C">
        <w:rPr>
          <w:rFonts w:ascii="Cambria" w:hAnsi="Cambria"/>
          <w:b/>
          <w:bCs/>
          <w:noProof/>
        </w:rPr>
        <w:t>359</w:t>
      </w:r>
      <w:r w:rsidRPr="004B689C">
        <w:rPr>
          <w:rFonts w:ascii="Cambria" w:hAnsi="Cambria"/>
          <w:noProof/>
        </w:rPr>
        <w:t>: 1564–8.</w:t>
      </w:r>
    </w:p>
    <w:p w14:paraId="1DFDAB9D"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8</w:t>
      </w:r>
      <w:r w:rsidRPr="004B689C">
        <w:rPr>
          <w:rFonts w:ascii="Cambria" w:hAnsi="Cambria"/>
          <w:noProof/>
        </w:rPr>
        <w:tab/>
        <w:t>WHO-UNICEF. Yellow Fever Initiative: Providing an opportunity of a lifetime. 2010 http://www.who.int/csr/disease/yellowfev/YFIbrochure.pdf.</w:t>
      </w:r>
    </w:p>
    <w:p w14:paraId="27AD6D98"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39</w:t>
      </w:r>
      <w:r w:rsidRPr="004B689C">
        <w:rPr>
          <w:rFonts w:ascii="Cambria" w:hAnsi="Cambria"/>
          <w:noProof/>
        </w:rPr>
        <w:tab/>
        <w:t xml:space="preserve">Wu JT, Peak CM, Leung GM, Lipsitch M. Fractional dosing of yellow fever vaccine to extend supply: a modelling study. </w:t>
      </w:r>
      <w:r w:rsidRPr="004B689C">
        <w:rPr>
          <w:rFonts w:ascii="Cambria" w:hAnsi="Cambria"/>
          <w:i/>
          <w:iCs/>
          <w:noProof/>
        </w:rPr>
        <w:t>Lancet</w:t>
      </w:r>
      <w:r w:rsidRPr="004B689C">
        <w:rPr>
          <w:rFonts w:ascii="Cambria" w:hAnsi="Cambria"/>
          <w:noProof/>
        </w:rPr>
        <w:t xml:space="preserve"> 2016; </w:t>
      </w:r>
      <w:r w:rsidRPr="004B689C">
        <w:rPr>
          <w:rFonts w:ascii="Cambria" w:hAnsi="Cambria"/>
          <w:b/>
          <w:bCs/>
          <w:noProof/>
        </w:rPr>
        <w:t>6736</w:t>
      </w:r>
      <w:r w:rsidRPr="004B689C">
        <w:rPr>
          <w:rFonts w:ascii="Cambria" w:hAnsi="Cambria"/>
          <w:noProof/>
        </w:rPr>
        <w:t>: 53421.</w:t>
      </w:r>
    </w:p>
    <w:p w14:paraId="4352259A" w14:textId="77777777" w:rsidR="004B689C" w:rsidRPr="004B689C" w:rsidRDefault="004B689C" w:rsidP="004B689C">
      <w:pPr>
        <w:widowControl w:val="0"/>
        <w:autoSpaceDE w:val="0"/>
        <w:autoSpaceDN w:val="0"/>
        <w:adjustRightInd w:val="0"/>
        <w:ind w:left="640" w:hanging="640"/>
        <w:rPr>
          <w:rFonts w:ascii="Cambria" w:hAnsi="Cambria"/>
          <w:noProof/>
        </w:rPr>
      </w:pPr>
      <w:r w:rsidRPr="004B689C">
        <w:rPr>
          <w:rFonts w:ascii="Cambria" w:hAnsi="Cambria"/>
          <w:noProof/>
        </w:rPr>
        <w:t>40</w:t>
      </w:r>
      <w:r w:rsidRPr="004B689C">
        <w:rPr>
          <w:rFonts w:ascii="Cambria" w:hAnsi="Cambria"/>
          <w:noProof/>
        </w:rPr>
        <w:tab/>
        <w:t xml:space="preserve">Azman AS, Rumunu J, Abubakar A, </w:t>
      </w:r>
      <w:r w:rsidRPr="004B689C">
        <w:rPr>
          <w:rFonts w:ascii="Cambria" w:hAnsi="Cambria"/>
          <w:i/>
          <w:iCs/>
          <w:noProof/>
        </w:rPr>
        <w:t>et al.</w:t>
      </w:r>
      <w:r w:rsidRPr="004B689C">
        <w:rPr>
          <w:rFonts w:ascii="Cambria" w:hAnsi="Cambria"/>
          <w:noProof/>
        </w:rPr>
        <w:t xml:space="preserve"> Population-Level Effect of Cholera Vaccine on Displaced Populations, South Sudan, 2014. </w:t>
      </w:r>
      <w:r w:rsidRPr="004B689C">
        <w:rPr>
          <w:rFonts w:ascii="Cambria" w:hAnsi="Cambria"/>
          <w:i/>
          <w:iCs/>
          <w:noProof/>
        </w:rPr>
        <w:t>Emerg Infect Dis</w:t>
      </w:r>
      <w:r w:rsidRPr="004B689C">
        <w:rPr>
          <w:rFonts w:ascii="Cambria" w:hAnsi="Cambria"/>
          <w:noProof/>
        </w:rPr>
        <w:t xml:space="preserve"> 2016; </w:t>
      </w:r>
      <w:r w:rsidRPr="004B689C">
        <w:rPr>
          <w:rFonts w:ascii="Cambria" w:hAnsi="Cambria"/>
          <w:b/>
          <w:bCs/>
          <w:noProof/>
        </w:rPr>
        <w:t>22</w:t>
      </w:r>
      <w:r w:rsidRPr="004B689C">
        <w:rPr>
          <w:rFonts w:ascii="Cambria" w:hAnsi="Cambria"/>
          <w:noProof/>
        </w:rPr>
        <w:t>: 2014–7.</w:t>
      </w:r>
    </w:p>
    <w:p w14:paraId="6F3B41A3" w14:textId="3E7B2D9A" w:rsidR="00D77E67" w:rsidRDefault="000A51A6" w:rsidP="004B689C">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1BA0ABB8" w14:textId="77777777" w:rsidR="00D77E67" w:rsidRDefault="00D77E67" w:rsidP="00D77E67">
      <w:pPr>
        <w:ind w:left="720"/>
      </w:pPr>
    </w:p>
    <w:p w14:paraId="47A1C8BA" w14:textId="2CAF0E0D" w:rsidR="0077266E" w:rsidRDefault="0077266E" w:rsidP="0077266E">
      <w:proofErr w:type="gramStart"/>
      <w:r>
        <w:t>{ Preliminary</w:t>
      </w:r>
      <w:proofErr w:type="gramEnd"/>
      <w:r>
        <w:t xml:space="preserve">: </w:t>
      </w:r>
    </w:p>
    <w:p w14:paraId="32E7B8B3" w14:textId="6A9FDB2C" w:rsidR="00D77E67" w:rsidRDefault="00D77E67" w:rsidP="0077266E">
      <w:pPr>
        <w:ind w:left="720"/>
      </w:pPr>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cite].</w:t>
      </w:r>
    </w:p>
    <w:p w14:paraId="57407319" w14:textId="24F125E3" w:rsidR="00D552F7" w:rsidRDefault="00D552F7" w:rsidP="0077266E">
      <w:pPr>
        <w:ind w:left="720"/>
        <w:rPr>
          <w:b/>
        </w:rPr>
      </w:pPr>
    </w:p>
    <w:p w14:paraId="7ED8BC3F" w14:textId="2C44CC0E" w:rsidR="00754E2D" w:rsidRPr="001850C4" w:rsidRDefault="00754E2D" w:rsidP="0077266E">
      <w:pPr>
        <w:ind w:left="720"/>
      </w:pPr>
      <w:r>
        <w:t xml:space="preserve">Our primary results assume a “leaky” vaccine mode of action, but analysis using an “all or none” mode of action was repeated using a time-invariant VE estimate and creating paths from each vaccine compartment back to the S compartment so that the duration of time in the </w:t>
      </w:r>
      <w:proofErr w:type="spellStart"/>
      <w:r>
        <w:t>V</w:t>
      </w:r>
      <w:r>
        <w:softHyphen/>
      </w:r>
      <w:r>
        <w:rPr>
          <w:vertAlign w:val="subscript"/>
        </w:rPr>
        <w:t>n</w:t>
      </w:r>
      <w:proofErr w:type="spellEnd"/>
      <w:r>
        <w:t xml:space="preserve"> ensemble is variable (????).</w:t>
      </w:r>
      <w:r w:rsidR="0077266E">
        <w:t xml:space="preserve"> </w:t>
      </w:r>
      <w:r>
        <w:t>In summary, the results presented in the main text were robust to the assumed mode of vaccine action.</w:t>
      </w:r>
    </w:p>
    <w:p w14:paraId="0850F5C4" w14:textId="3D68F701" w:rsidR="00D77E67" w:rsidRDefault="00D77E67" w:rsidP="0077266E">
      <w:pPr>
        <w:ind w:left="720"/>
        <w:rPr>
          <w:b/>
        </w:rPr>
      </w:pPr>
    </w:p>
    <w:p w14:paraId="1AC6E964" w14:textId="77777777" w:rsidR="00754E2D" w:rsidRDefault="00754E2D" w:rsidP="0077266E">
      <w:pPr>
        <w:ind w:left="720"/>
      </w:pPr>
      <w:r>
        <w:t>Furthermore, our primary results assume a direct transmission route of cholera, while some models prefer transmission through an intermediary such as a water reservoir [cite]. Our results regarding the duration of herd protection are insensitive to assumptions regarding transmission route, as they deal with vaccine effects and changes to the population demographic via birth/death or migration.</w:t>
      </w:r>
    </w:p>
    <w:p w14:paraId="50ADE887" w14:textId="53F8214B" w:rsidR="0077266E" w:rsidRDefault="0077266E" w:rsidP="0077266E">
      <w:r>
        <w:t>}</w:t>
      </w:r>
    </w:p>
    <w:p w14:paraId="376B8A44" w14:textId="77777777" w:rsidR="00055B77" w:rsidRDefault="00055B77" w:rsidP="00754E2D"/>
    <w:p w14:paraId="6F2D9990" w14:textId="77777777" w:rsidR="003B6D69" w:rsidRDefault="00055B77" w:rsidP="00754E2D">
      <w:proofErr w:type="gramStart"/>
      <w:r>
        <w:rPr>
          <w:b/>
        </w:rPr>
        <w:t>Supplemental Figure AA.</w:t>
      </w:r>
      <w:proofErr w:type="gramEnd"/>
      <w:r>
        <w:rPr>
          <w:b/>
        </w:rPr>
        <w:t xml:space="preserve"> </w:t>
      </w:r>
      <w:r w:rsidRPr="00700D43">
        <w:rPr>
          <w:b/>
        </w:rPr>
        <w:t>Changes in the proportion of the population susceptible (</w:t>
      </w:r>
      <w:proofErr w:type="gramStart"/>
      <w:r w:rsidRPr="00700D43">
        <w:rPr>
          <w:b/>
        </w:rPr>
        <w:t>X(</w:t>
      </w:r>
      <w:proofErr w:type="gramEnd"/>
      <w:r w:rsidRPr="00700D43">
        <w:rPr>
          <w:b/>
        </w:rPr>
        <w:t>t)) as a function of years since vaccination</w:t>
      </w:r>
      <w:r>
        <w:rPr>
          <w:b/>
        </w:rPr>
        <w:t>.</w:t>
      </w:r>
      <w:r>
        <w:t xml:space="preserve"> </w:t>
      </w:r>
    </w:p>
    <w:p w14:paraId="08FA7EE1" w14:textId="43692638" w:rsidR="00055B77" w:rsidRPr="00055B77" w:rsidRDefault="00055B77" w:rsidP="00754E2D">
      <w:proofErr w:type="gramStart"/>
      <w:r>
        <w:t xml:space="preserve">As per Figure </w:t>
      </w:r>
      <w:r w:rsidR="005D6069">
        <w:t>AA</w:t>
      </w:r>
      <w:r>
        <w:t xml:space="preserve">, but </w:t>
      </w:r>
      <w:r w:rsidR="00FE5066">
        <w:t>with the addition of high birth/death rates (1/40 years) and the BS-Whole Cell vaccine profile.</w:t>
      </w:r>
      <w:proofErr w:type="gramEnd"/>
    </w:p>
    <w:p w14:paraId="0B88654A" w14:textId="77777777" w:rsidR="00754E2D" w:rsidRDefault="00754E2D" w:rsidP="00F038DC">
      <w:pPr>
        <w:rPr>
          <w:b/>
        </w:rPr>
      </w:pPr>
    </w:p>
    <w:p w14:paraId="487D0BD6" w14:textId="77777777" w:rsidR="003B6D69" w:rsidRDefault="005D6069" w:rsidP="006173F9">
      <w:proofErr w:type="gramStart"/>
      <w:r>
        <w:rPr>
          <w:b/>
        </w:rPr>
        <w:t>Supplemental Figure BB</w:t>
      </w:r>
      <w:r w:rsidR="006173F9">
        <w:rPr>
          <w:b/>
        </w:rPr>
        <w:t>.</w:t>
      </w:r>
      <w:proofErr w:type="gramEnd"/>
      <w:r w:rsidR="006173F9">
        <w:rPr>
          <w:b/>
        </w:rPr>
        <w:t xml:space="preserve"> </w:t>
      </w:r>
      <w:proofErr w:type="gramStart"/>
      <w:r w:rsidR="006173F9">
        <w:rPr>
          <w:b/>
        </w:rPr>
        <w:t>Changes in the probability of an outbreak as a function of years since vaccination</w:t>
      </w:r>
      <w:r>
        <w:t>.</w:t>
      </w:r>
      <w:proofErr w:type="gramEnd"/>
      <w:r>
        <w:t xml:space="preserve"> </w:t>
      </w:r>
    </w:p>
    <w:p w14:paraId="16F47C05" w14:textId="003BE5CA" w:rsidR="006173F9" w:rsidRDefault="005D6069" w:rsidP="006173F9">
      <w:proofErr w:type="gramStart"/>
      <w:r>
        <w:t>As per Figure BB including the WS-BC vaccine profile</w:t>
      </w:r>
      <w:r w:rsidR="006173F9">
        <w:t>.</w:t>
      </w:r>
      <w:proofErr w:type="gramEnd"/>
    </w:p>
    <w:p w14:paraId="3929A56A" w14:textId="77777777" w:rsidR="005D6069" w:rsidRDefault="005D6069" w:rsidP="006173F9"/>
    <w:p w14:paraId="2B1D08E8" w14:textId="77777777" w:rsidR="003B6D69" w:rsidRDefault="005D6069" w:rsidP="006173F9">
      <w:pPr>
        <w:rPr>
          <w:b/>
        </w:rPr>
      </w:pPr>
      <w:r>
        <w:rPr>
          <w:b/>
        </w:rPr>
        <w:t>Supplemental Figure DD</w:t>
      </w:r>
      <w:r>
        <w:t>.</w:t>
      </w:r>
      <w:r w:rsidR="00E10120">
        <w:t xml:space="preserve"> </w:t>
      </w:r>
      <w:r w:rsidR="00E10120">
        <w:rPr>
          <w:b/>
        </w:rPr>
        <w:t xml:space="preserve">Vaccine targeting optimized in settings with intermediate rates of migration. </w:t>
      </w:r>
    </w:p>
    <w:p w14:paraId="13E965AB" w14:textId="13EB6D19" w:rsidR="005D6069" w:rsidRPr="005D6069" w:rsidRDefault="00E10120" w:rsidP="006173F9">
      <w:r>
        <w:t>As per Figure DD, except for a perfect vaccine (VE=1 indefinitely).</w:t>
      </w:r>
    </w:p>
    <w:p w14:paraId="213DDF6A" w14:textId="77777777" w:rsidR="006173F9" w:rsidRDefault="006173F9" w:rsidP="00F038DC">
      <w:pPr>
        <w:rPr>
          <w:b/>
        </w:rPr>
      </w:pPr>
    </w:p>
    <w:p w14:paraId="4A73A58B" w14:textId="77777777" w:rsidR="003B6D69" w:rsidRDefault="006173F9" w:rsidP="006173F9">
      <w:proofErr w:type="gramStart"/>
      <w:r>
        <w:rPr>
          <w:b/>
        </w:rPr>
        <w:t>Supplemental Figure VC</w:t>
      </w:r>
      <w:r>
        <w:t>.</w:t>
      </w:r>
      <w:proofErr w:type="gramEnd"/>
      <w:r>
        <w:rPr>
          <w:b/>
        </w:rPr>
        <w:t xml:space="preserve"> </w:t>
      </w:r>
      <w:proofErr w:type="gramStart"/>
      <w:r>
        <w:rPr>
          <w:b/>
        </w:rPr>
        <w:t>Duration of Herd Immunity (DHI) as a function of vaccine coverage and basic reproductive number.</w:t>
      </w:r>
      <w:proofErr w:type="gramEnd"/>
      <w:r>
        <w:t xml:space="preserve"> </w:t>
      </w:r>
    </w:p>
    <w:p w14:paraId="1F66DE70" w14:textId="51A2AF38" w:rsidR="006173F9" w:rsidRPr="004203D1" w:rsidRDefault="006173F9" w:rsidP="006173F9">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w:t>
      </w:r>
    </w:p>
    <w:p w14:paraId="03BBD42D" w14:textId="77777777" w:rsidR="006173F9" w:rsidRDefault="006173F9" w:rsidP="00F038DC">
      <w:pPr>
        <w:rPr>
          <w:b/>
        </w:rPr>
      </w:pPr>
    </w:p>
    <w:p w14:paraId="167D918D" w14:textId="77777777" w:rsidR="003B6D69" w:rsidRDefault="004E0107" w:rsidP="00F038DC">
      <w:pPr>
        <w:rPr>
          <w:b/>
        </w:rPr>
      </w:pPr>
      <w:proofErr w:type="gramStart"/>
      <w:r>
        <w:rPr>
          <w:b/>
        </w:rPr>
        <w:t xml:space="preserve">Supplemental Figure </w:t>
      </w:r>
      <w:proofErr w:type="spellStart"/>
      <w:r>
        <w:rPr>
          <w:b/>
        </w:rPr>
        <w:t>GG_Pop</w:t>
      </w:r>
      <w:proofErr w:type="spellEnd"/>
      <w:r>
        <w:rPr>
          <w:b/>
        </w:rPr>
        <w:t>.</w:t>
      </w:r>
      <w:proofErr w:type="gramEnd"/>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6A52706" w14:textId="6A459D45" w:rsidR="004E0107" w:rsidRDefault="004E0107" w:rsidP="00F038DC">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1/1.21 years. </w:t>
      </w:r>
      <w:r>
        <w:lastRenderedPageBreak/>
        <w:t>During the third segment from December 2015 to May 2015, we assumed exponential decay at a rate of 1/1.21 years. During the fourth and final segment beginning May 2015, we assumed population size was constant. The use of exponential and constant functions allowed for population size to change dyna</w:t>
      </w:r>
      <w:bookmarkStart w:id="2" w:name="_GoBack"/>
      <w:bookmarkEnd w:id="2"/>
      <w:r>
        <w:t xml:space="preserve">mically within a compartmental model framework, and provided population estimates that were visually reasonable. Our deterministic simulations began on June 15, when vaccination first occurred.  </w:t>
      </w:r>
    </w:p>
    <w:p w14:paraId="3B0FEA8A" w14:textId="77777777" w:rsidR="00647EAB" w:rsidRDefault="00647EAB" w:rsidP="00F038DC"/>
    <w:p w14:paraId="4F7B1BAE" w14:textId="77777777" w:rsidR="003B6D69" w:rsidRDefault="00647EAB" w:rsidP="00F038DC">
      <w:pPr>
        <w:rPr>
          <w:b/>
        </w:rPr>
      </w:pPr>
      <w:r>
        <w:rPr>
          <w:b/>
        </w:rPr>
        <w:t xml:space="preserve">Supplemental Figure </w:t>
      </w:r>
      <w:proofErr w:type="spellStart"/>
      <w:r>
        <w:rPr>
          <w:b/>
        </w:rPr>
        <w:t>GG_Rt</w:t>
      </w:r>
      <w:proofErr w:type="spellEnd"/>
      <w:r>
        <w:rPr>
          <w:b/>
        </w:rPr>
        <w:t>. Time-dependent effective reproductive number (</w:t>
      </w:r>
      <w:proofErr w:type="spellStart"/>
      <w:r>
        <w:rPr>
          <w:b/>
        </w:rPr>
        <w:t>R</w:t>
      </w:r>
      <w:r>
        <w:rPr>
          <w:b/>
        </w:rPr>
        <w:softHyphen/>
      </w:r>
      <w:r>
        <w:rPr>
          <w:b/>
          <w:vertAlign w:val="subscript"/>
        </w:rPr>
        <w:t>t</w:t>
      </w:r>
      <w:proofErr w:type="spellEnd"/>
      <w:r>
        <w:rPr>
          <w:b/>
        </w:rPr>
        <w:t xml:space="preserve">) and daily cholera case counts in </w:t>
      </w:r>
      <w:proofErr w:type="spellStart"/>
      <w:r>
        <w:rPr>
          <w:b/>
        </w:rPr>
        <w:t>Bentiu</w:t>
      </w:r>
      <w:proofErr w:type="spellEnd"/>
      <w:r>
        <w:rPr>
          <w:b/>
        </w:rPr>
        <w:t xml:space="preserve"> </w:t>
      </w:r>
      <w:proofErr w:type="spellStart"/>
      <w:r>
        <w:rPr>
          <w:b/>
        </w:rPr>
        <w:t>PoC</w:t>
      </w:r>
      <w:proofErr w:type="spellEnd"/>
      <w:r>
        <w:rPr>
          <w:b/>
        </w:rPr>
        <w:t xml:space="preserve"> between October and November 2016. </w:t>
      </w:r>
    </w:p>
    <w:p w14:paraId="49425F4E" w14:textId="40E1D095" w:rsidR="00647EAB" w:rsidRPr="00647EAB" w:rsidRDefault="00647EAB" w:rsidP="00F038DC">
      <w:r>
        <w:t>We assumed a gene</w:t>
      </w:r>
      <w:r w:rsidR="007972B0">
        <w:t xml:space="preserve">ration interval with mean of 5 days and following a gamma distribution with shape=0.5 and rate=0.1 as per </w:t>
      </w:r>
      <w:r w:rsidR="007972B0">
        <w:fldChar w:fldCharType="begin" w:fldLock="1"/>
      </w:r>
      <w:r w:rsidR="004B689C">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lt;sup&gt;40&lt;/sup&gt;", "plainTextFormattedCitation" : "40", "previouslyFormattedCitation" : "&lt;sup&gt;39&lt;/sup&gt;" }, "properties" : { "noteIndex" : 0 }, "schema" : "https://github.com/citation-style-language/schema/raw/master/csl-citation.json" }</w:instrText>
      </w:r>
      <w:r w:rsidR="007972B0">
        <w:fldChar w:fldCharType="separate"/>
      </w:r>
      <w:r w:rsidR="004B689C" w:rsidRPr="004B689C">
        <w:rPr>
          <w:noProof/>
          <w:vertAlign w:val="superscript"/>
        </w:rPr>
        <w:t>40</w:t>
      </w:r>
      <w:r w:rsidR="007972B0">
        <w:fldChar w:fldCharType="end"/>
      </w:r>
      <w:r w:rsidR="007972B0">
        <w:t>.</w:t>
      </w:r>
    </w:p>
    <w:sectPr w:rsidR="00647EAB" w:rsidRPr="00647EAB" w:rsidSect="0033354D">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rey Peak" w:date="2016-12-16T11:35:00Z" w:initials="CP">
    <w:p w14:paraId="165BEF1B" w14:textId="3836F09E" w:rsidR="00DD3003" w:rsidRDefault="00DD3003">
      <w:pPr>
        <w:pStyle w:val="CommentText"/>
      </w:pPr>
      <w:r>
        <w:rPr>
          <w:rStyle w:val="CommentReference"/>
        </w:rPr>
        <w:annotationRef/>
      </w:r>
      <w:r>
        <w:t>Currently an unnecessary section</w:t>
      </w:r>
    </w:p>
  </w:comment>
  <w:comment w:id="1" w:author="Corey Peak" w:date="2016-12-27T09:45:00Z" w:initials="CP">
    <w:p w14:paraId="1C574F31" w14:textId="76E849D5" w:rsidR="00DD3003" w:rsidRDefault="00DD3003">
      <w:pPr>
        <w:pStyle w:val="CommentText"/>
      </w:pPr>
      <w:r>
        <w:rPr>
          <w:rStyle w:val="CommentReference"/>
        </w:rPr>
        <w:annotationRef/>
      </w:r>
      <w:r>
        <w:t>Add to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C90C55" w15:done="0"/>
  <w15:commentEx w15:paraId="62B7D79F" w15:done="0"/>
  <w15:commentEx w15:paraId="6D6C759A" w15:done="0"/>
  <w15:commentEx w15:paraId="6E1AC469" w15:done="0"/>
  <w15:commentEx w15:paraId="5344B31F" w15:done="0"/>
  <w15:commentEx w15:paraId="555BFD24" w15:done="0"/>
  <w15:commentEx w15:paraId="39A2F5C8" w15:done="0"/>
  <w15:commentEx w15:paraId="590B7338" w15:done="0"/>
  <w15:commentEx w15:paraId="60CD9C3A" w15:done="0"/>
  <w15:commentEx w15:paraId="66469A45" w15:done="0"/>
  <w15:commentEx w15:paraId="25552CA4" w15:done="0"/>
  <w15:commentEx w15:paraId="4B324C12" w15:done="0"/>
  <w15:commentEx w15:paraId="54DFF85C" w15:done="0"/>
  <w15:commentEx w15:paraId="4BFAC228" w15:done="0"/>
  <w15:commentEx w15:paraId="48A16A73" w15:done="0"/>
  <w15:commentEx w15:paraId="12A35662" w15:done="0"/>
  <w15:commentEx w15:paraId="5C5E413B" w15:done="0"/>
  <w15:commentEx w15:paraId="30BFD9FD" w15:done="0"/>
  <w15:commentEx w15:paraId="7A7A4068" w15:done="0"/>
  <w15:commentEx w15:paraId="20ABE22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EEDABA" w14:textId="77777777" w:rsidR="00DD3003" w:rsidRDefault="00DD3003" w:rsidP="001850C4">
      <w:r>
        <w:separator/>
      </w:r>
    </w:p>
  </w:endnote>
  <w:endnote w:type="continuationSeparator" w:id="0">
    <w:p w14:paraId="1E887071" w14:textId="77777777" w:rsidR="00DD3003" w:rsidRDefault="00DD3003"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DD3003" w:rsidRDefault="00DD300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DD3003" w:rsidRDefault="00DD3003"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349D747E" w:rsidR="00DD3003" w:rsidRDefault="00DD3003"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B6D69">
      <w:rPr>
        <w:rStyle w:val="PageNumber"/>
        <w:noProof/>
      </w:rPr>
      <w:t>19</w:t>
    </w:r>
    <w:r>
      <w:rPr>
        <w:rStyle w:val="PageNumber"/>
      </w:rPr>
      <w:fldChar w:fldCharType="end"/>
    </w:r>
  </w:p>
  <w:p w14:paraId="08A4DC5F" w14:textId="77777777" w:rsidR="00DD3003" w:rsidRDefault="00DD3003"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C788BC" w14:textId="77777777" w:rsidR="00DD3003" w:rsidRDefault="00DD3003" w:rsidP="001850C4">
      <w:r>
        <w:separator/>
      </w:r>
    </w:p>
  </w:footnote>
  <w:footnote w:type="continuationSeparator" w:id="0">
    <w:p w14:paraId="58BAF1B2" w14:textId="77777777" w:rsidR="00DD3003" w:rsidRDefault="00DD3003"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anda Reilly">
    <w15:presenceInfo w15:providerId="Windows Live" w15:userId="70a7013732180c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3D44"/>
    <w:rsid w:val="00004066"/>
    <w:rsid w:val="00006508"/>
    <w:rsid w:val="00014111"/>
    <w:rsid w:val="0001538B"/>
    <w:rsid w:val="00023416"/>
    <w:rsid w:val="00023E37"/>
    <w:rsid w:val="00033542"/>
    <w:rsid w:val="0003435B"/>
    <w:rsid w:val="00044C95"/>
    <w:rsid w:val="00046565"/>
    <w:rsid w:val="00055B77"/>
    <w:rsid w:val="000626DE"/>
    <w:rsid w:val="000630EB"/>
    <w:rsid w:val="00077B6C"/>
    <w:rsid w:val="0009137F"/>
    <w:rsid w:val="00092D82"/>
    <w:rsid w:val="00097E51"/>
    <w:rsid w:val="000A06E9"/>
    <w:rsid w:val="000A51A6"/>
    <w:rsid w:val="000C7355"/>
    <w:rsid w:val="000D43E0"/>
    <w:rsid w:val="000D703C"/>
    <w:rsid w:val="000E5266"/>
    <w:rsid w:val="000E5D49"/>
    <w:rsid w:val="000E73B9"/>
    <w:rsid w:val="000E7967"/>
    <w:rsid w:val="00100825"/>
    <w:rsid w:val="00101669"/>
    <w:rsid w:val="00103784"/>
    <w:rsid w:val="00104461"/>
    <w:rsid w:val="00113161"/>
    <w:rsid w:val="00135EB3"/>
    <w:rsid w:val="00142B0A"/>
    <w:rsid w:val="00147394"/>
    <w:rsid w:val="001602F5"/>
    <w:rsid w:val="0016567C"/>
    <w:rsid w:val="00167FD3"/>
    <w:rsid w:val="00170BC3"/>
    <w:rsid w:val="0017181D"/>
    <w:rsid w:val="00173AD3"/>
    <w:rsid w:val="00176FEC"/>
    <w:rsid w:val="00183BEB"/>
    <w:rsid w:val="001850C4"/>
    <w:rsid w:val="00194DF1"/>
    <w:rsid w:val="001A3E37"/>
    <w:rsid w:val="001B4288"/>
    <w:rsid w:val="001B42D3"/>
    <w:rsid w:val="001D4990"/>
    <w:rsid w:val="001E049A"/>
    <w:rsid w:val="001E0C33"/>
    <w:rsid w:val="001E6C5D"/>
    <w:rsid w:val="001E7E1A"/>
    <w:rsid w:val="001F435D"/>
    <w:rsid w:val="00202A22"/>
    <w:rsid w:val="00204221"/>
    <w:rsid w:val="00207B44"/>
    <w:rsid w:val="00212835"/>
    <w:rsid w:val="00215957"/>
    <w:rsid w:val="002222F4"/>
    <w:rsid w:val="002256CE"/>
    <w:rsid w:val="002347AA"/>
    <w:rsid w:val="00245BED"/>
    <w:rsid w:val="00246BDD"/>
    <w:rsid w:val="0026554C"/>
    <w:rsid w:val="0028276D"/>
    <w:rsid w:val="00286A28"/>
    <w:rsid w:val="00287B54"/>
    <w:rsid w:val="00290EDB"/>
    <w:rsid w:val="002A1306"/>
    <w:rsid w:val="002B3E01"/>
    <w:rsid w:val="002B44C8"/>
    <w:rsid w:val="002B71D7"/>
    <w:rsid w:val="002C24BA"/>
    <w:rsid w:val="002C409D"/>
    <w:rsid w:val="002E6C5E"/>
    <w:rsid w:val="002E6F64"/>
    <w:rsid w:val="002F0050"/>
    <w:rsid w:val="002F22F3"/>
    <w:rsid w:val="002F2F2F"/>
    <w:rsid w:val="00321F30"/>
    <w:rsid w:val="00324900"/>
    <w:rsid w:val="0033354D"/>
    <w:rsid w:val="00334DB8"/>
    <w:rsid w:val="00334E92"/>
    <w:rsid w:val="003355EB"/>
    <w:rsid w:val="0034238E"/>
    <w:rsid w:val="003542BB"/>
    <w:rsid w:val="0035631B"/>
    <w:rsid w:val="00380271"/>
    <w:rsid w:val="00380776"/>
    <w:rsid w:val="003956CB"/>
    <w:rsid w:val="003A567D"/>
    <w:rsid w:val="003B3505"/>
    <w:rsid w:val="003B6D69"/>
    <w:rsid w:val="003D3632"/>
    <w:rsid w:val="003D39B4"/>
    <w:rsid w:val="003D3BBD"/>
    <w:rsid w:val="003E13B5"/>
    <w:rsid w:val="0040245D"/>
    <w:rsid w:val="00403CC2"/>
    <w:rsid w:val="0040551F"/>
    <w:rsid w:val="00410998"/>
    <w:rsid w:val="00410A03"/>
    <w:rsid w:val="00413510"/>
    <w:rsid w:val="00417BC4"/>
    <w:rsid w:val="004203D1"/>
    <w:rsid w:val="00423090"/>
    <w:rsid w:val="0042502C"/>
    <w:rsid w:val="00437A54"/>
    <w:rsid w:val="00441D19"/>
    <w:rsid w:val="00456D57"/>
    <w:rsid w:val="00463D05"/>
    <w:rsid w:val="004711D7"/>
    <w:rsid w:val="0047120A"/>
    <w:rsid w:val="004737E0"/>
    <w:rsid w:val="00493178"/>
    <w:rsid w:val="00497717"/>
    <w:rsid w:val="004B689C"/>
    <w:rsid w:val="004C3907"/>
    <w:rsid w:val="004E0107"/>
    <w:rsid w:val="004F4FF7"/>
    <w:rsid w:val="004F60A8"/>
    <w:rsid w:val="004F662A"/>
    <w:rsid w:val="004F7D02"/>
    <w:rsid w:val="00501B43"/>
    <w:rsid w:val="00503E17"/>
    <w:rsid w:val="00505B2E"/>
    <w:rsid w:val="00516F76"/>
    <w:rsid w:val="00517478"/>
    <w:rsid w:val="00520DD4"/>
    <w:rsid w:val="00527DCB"/>
    <w:rsid w:val="00532C52"/>
    <w:rsid w:val="005367F3"/>
    <w:rsid w:val="00537BAE"/>
    <w:rsid w:val="00541512"/>
    <w:rsid w:val="0054259D"/>
    <w:rsid w:val="00545E7A"/>
    <w:rsid w:val="00546529"/>
    <w:rsid w:val="00551453"/>
    <w:rsid w:val="00561BAD"/>
    <w:rsid w:val="00564BE0"/>
    <w:rsid w:val="00575970"/>
    <w:rsid w:val="00575CD5"/>
    <w:rsid w:val="00581C67"/>
    <w:rsid w:val="00586F75"/>
    <w:rsid w:val="00596D3C"/>
    <w:rsid w:val="005A7770"/>
    <w:rsid w:val="005B3DD3"/>
    <w:rsid w:val="005C033C"/>
    <w:rsid w:val="005C0BCB"/>
    <w:rsid w:val="005C0C25"/>
    <w:rsid w:val="005C7B32"/>
    <w:rsid w:val="005D6069"/>
    <w:rsid w:val="005E298F"/>
    <w:rsid w:val="005E48B4"/>
    <w:rsid w:val="005E6674"/>
    <w:rsid w:val="00601E61"/>
    <w:rsid w:val="00611687"/>
    <w:rsid w:val="006118CA"/>
    <w:rsid w:val="0061359D"/>
    <w:rsid w:val="00613778"/>
    <w:rsid w:val="00613B08"/>
    <w:rsid w:val="0061434F"/>
    <w:rsid w:val="006168CB"/>
    <w:rsid w:val="006173F9"/>
    <w:rsid w:val="00624556"/>
    <w:rsid w:val="00642CB4"/>
    <w:rsid w:val="00647480"/>
    <w:rsid w:val="00647EAB"/>
    <w:rsid w:val="0065101F"/>
    <w:rsid w:val="00665521"/>
    <w:rsid w:val="0069321D"/>
    <w:rsid w:val="00693926"/>
    <w:rsid w:val="006B4B6A"/>
    <w:rsid w:val="006B582E"/>
    <w:rsid w:val="006D4CD9"/>
    <w:rsid w:val="006D6B6D"/>
    <w:rsid w:val="006F2CC8"/>
    <w:rsid w:val="006F7535"/>
    <w:rsid w:val="00700D43"/>
    <w:rsid w:val="00702948"/>
    <w:rsid w:val="007059D1"/>
    <w:rsid w:val="0071157B"/>
    <w:rsid w:val="00726209"/>
    <w:rsid w:val="007353D3"/>
    <w:rsid w:val="00742212"/>
    <w:rsid w:val="007520A1"/>
    <w:rsid w:val="00754E2D"/>
    <w:rsid w:val="00755E78"/>
    <w:rsid w:val="00770127"/>
    <w:rsid w:val="0077266E"/>
    <w:rsid w:val="00773DF1"/>
    <w:rsid w:val="00786B9B"/>
    <w:rsid w:val="007972B0"/>
    <w:rsid w:val="007A6AEE"/>
    <w:rsid w:val="007C15E6"/>
    <w:rsid w:val="007C5881"/>
    <w:rsid w:val="008218F0"/>
    <w:rsid w:val="0083178D"/>
    <w:rsid w:val="00831DED"/>
    <w:rsid w:val="00837827"/>
    <w:rsid w:val="00841525"/>
    <w:rsid w:val="00874653"/>
    <w:rsid w:val="008861F0"/>
    <w:rsid w:val="00890B56"/>
    <w:rsid w:val="008B07D1"/>
    <w:rsid w:val="008B1462"/>
    <w:rsid w:val="008B1E11"/>
    <w:rsid w:val="008C2A63"/>
    <w:rsid w:val="008C332F"/>
    <w:rsid w:val="008D533B"/>
    <w:rsid w:val="00933BF3"/>
    <w:rsid w:val="00936B69"/>
    <w:rsid w:val="0094157E"/>
    <w:rsid w:val="009549C9"/>
    <w:rsid w:val="0096229A"/>
    <w:rsid w:val="00966387"/>
    <w:rsid w:val="00982F70"/>
    <w:rsid w:val="009863E5"/>
    <w:rsid w:val="0099479A"/>
    <w:rsid w:val="009A3CE6"/>
    <w:rsid w:val="009B1E00"/>
    <w:rsid w:val="009D0774"/>
    <w:rsid w:val="009D2EF0"/>
    <w:rsid w:val="009D356C"/>
    <w:rsid w:val="009E526A"/>
    <w:rsid w:val="009F48AA"/>
    <w:rsid w:val="009F5643"/>
    <w:rsid w:val="00A065FB"/>
    <w:rsid w:val="00A11F23"/>
    <w:rsid w:val="00A12181"/>
    <w:rsid w:val="00A12927"/>
    <w:rsid w:val="00A13B26"/>
    <w:rsid w:val="00A16E22"/>
    <w:rsid w:val="00A22B93"/>
    <w:rsid w:val="00A26E68"/>
    <w:rsid w:val="00A30A5D"/>
    <w:rsid w:val="00A33106"/>
    <w:rsid w:val="00A445BB"/>
    <w:rsid w:val="00A50D8B"/>
    <w:rsid w:val="00A55E98"/>
    <w:rsid w:val="00A57411"/>
    <w:rsid w:val="00A61C71"/>
    <w:rsid w:val="00A72B69"/>
    <w:rsid w:val="00A76FDB"/>
    <w:rsid w:val="00AC44CF"/>
    <w:rsid w:val="00AD2DC7"/>
    <w:rsid w:val="00AD63AF"/>
    <w:rsid w:val="00AE249C"/>
    <w:rsid w:val="00AE6CD2"/>
    <w:rsid w:val="00AF22DD"/>
    <w:rsid w:val="00AF5A2C"/>
    <w:rsid w:val="00B160BF"/>
    <w:rsid w:val="00B23DD8"/>
    <w:rsid w:val="00B259C1"/>
    <w:rsid w:val="00B41222"/>
    <w:rsid w:val="00B611B1"/>
    <w:rsid w:val="00B61F25"/>
    <w:rsid w:val="00B62E25"/>
    <w:rsid w:val="00B862CB"/>
    <w:rsid w:val="00B92EF6"/>
    <w:rsid w:val="00B95A14"/>
    <w:rsid w:val="00BA6E7B"/>
    <w:rsid w:val="00BB6260"/>
    <w:rsid w:val="00BC1235"/>
    <w:rsid w:val="00BC2050"/>
    <w:rsid w:val="00BC7511"/>
    <w:rsid w:val="00BE11BA"/>
    <w:rsid w:val="00BE2545"/>
    <w:rsid w:val="00BE4FAD"/>
    <w:rsid w:val="00BE6A6A"/>
    <w:rsid w:val="00BF150A"/>
    <w:rsid w:val="00C023C4"/>
    <w:rsid w:val="00C032C9"/>
    <w:rsid w:val="00C04090"/>
    <w:rsid w:val="00C041CB"/>
    <w:rsid w:val="00C07693"/>
    <w:rsid w:val="00C23884"/>
    <w:rsid w:val="00C30928"/>
    <w:rsid w:val="00C345A8"/>
    <w:rsid w:val="00C346FB"/>
    <w:rsid w:val="00C42528"/>
    <w:rsid w:val="00C45E9F"/>
    <w:rsid w:val="00C51EE8"/>
    <w:rsid w:val="00C657FD"/>
    <w:rsid w:val="00C8087F"/>
    <w:rsid w:val="00C8088D"/>
    <w:rsid w:val="00C90B55"/>
    <w:rsid w:val="00C92837"/>
    <w:rsid w:val="00C93ED8"/>
    <w:rsid w:val="00C9645E"/>
    <w:rsid w:val="00CB0E9D"/>
    <w:rsid w:val="00CE18E3"/>
    <w:rsid w:val="00CF00A4"/>
    <w:rsid w:val="00CF2EF3"/>
    <w:rsid w:val="00CF37BB"/>
    <w:rsid w:val="00CF47B8"/>
    <w:rsid w:val="00CF504E"/>
    <w:rsid w:val="00D17AC2"/>
    <w:rsid w:val="00D32E9A"/>
    <w:rsid w:val="00D33102"/>
    <w:rsid w:val="00D5161A"/>
    <w:rsid w:val="00D552A1"/>
    <w:rsid w:val="00D552F7"/>
    <w:rsid w:val="00D65AB7"/>
    <w:rsid w:val="00D72DDD"/>
    <w:rsid w:val="00D74EBF"/>
    <w:rsid w:val="00D77E67"/>
    <w:rsid w:val="00D8164E"/>
    <w:rsid w:val="00D82C50"/>
    <w:rsid w:val="00D87EEC"/>
    <w:rsid w:val="00DA6BB9"/>
    <w:rsid w:val="00DB4165"/>
    <w:rsid w:val="00DB4852"/>
    <w:rsid w:val="00DB674F"/>
    <w:rsid w:val="00DC2C74"/>
    <w:rsid w:val="00DC6A61"/>
    <w:rsid w:val="00DD0BE4"/>
    <w:rsid w:val="00DD3003"/>
    <w:rsid w:val="00DE34FB"/>
    <w:rsid w:val="00DF6B9D"/>
    <w:rsid w:val="00E0256B"/>
    <w:rsid w:val="00E04403"/>
    <w:rsid w:val="00E10120"/>
    <w:rsid w:val="00E3037F"/>
    <w:rsid w:val="00E355A3"/>
    <w:rsid w:val="00E45923"/>
    <w:rsid w:val="00E45C5B"/>
    <w:rsid w:val="00E601F2"/>
    <w:rsid w:val="00E64649"/>
    <w:rsid w:val="00E701DB"/>
    <w:rsid w:val="00E86EA7"/>
    <w:rsid w:val="00E87CB3"/>
    <w:rsid w:val="00E941F3"/>
    <w:rsid w:val="00E97B5B"/>
    <w:rsid w:val="00EB221D"/>
    <w:rsid w:val="00EC6207"/>
    <w:rsid w:val="00EC7A20"/>
    <w:rsid w:val="00EE70EA"/>
    <w:rsid w:val="00EF7D04"/>
    <w:rsid w:val="00F0071E"/>
    <w:rsid w:val="00F038DC"/>
    <w:rsid w:val="00F145A7"/>
    <w:rsid w:val="00F423C7"/>
    <w:rsid w:val="00F52ED5"/>
    <w:rsid w:val="00F537E7"/>
    <w:rsid w:val="00F539C6"/>
    <w:rsid w:val="00F8110F"/>
    <w:rsid w:val="00F83CD8"/>
    <w:rsid w:val="00FA4C65"/>
    <w:rsid w:val="00FA75B1"/>
    <w:rsid w:val="00FB1466"/>
    <w:rsid w:val="00FB184A"/>
    <w:rsid w:val="00FB25E1"/>
    <w:rsid w:val="00FE5066"/>
    <w:rsid w:val="00FE63D9"/>
    <w:rsid w:val="00FF1173"/>
    <w:rsid w:val="00FF38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semiHidden/>
    <w:unhideWhenUsed/>
    <w:rsid w:val="00202A22"/>
    <w:rPr>
      <w:sz w:val="20"/>
      <w:szCs w:val="20"/>
    </w:rPr>
  </w:style>
  <w:style w:type="character" w:customStyle="1" w:styleId="CommentTextChar">
    <w:name w:val="Comment Text Char"/>
    <w:basedOn w:val="DefaultParagraphFont"/>
    <w:link w:val="CommentText"/>
    <w:uiPriority w:val="99"/>
    <w:semiHidden/>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reliefweb.int/sites/reliefweb.int/files/resources/UNICEF%20South%20Sudan%20Humanitarian%20SitRep%20%2399%20-%2015%20Dec%202016.pdf" TargetMode="External"/><Relationship Id="rId20" Type="http://schemas.microsoft.com/office/2011/relationships/commentsExtended" Target="commentsExtended.xml"/><Relationship Id="rId10" Type="http://schemas.openxmlformats.org/officeDocument/2006/relationships/hyperlink" Target="https://coreypeak.shinyapps.io/herd_protection_estimator/" TargetMode="Externa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comments" Target="comments.xml"/><Relationship Id="rId14" Type="http://schemas.openxmlformats.org/officeDocument/2006/relationships/hyperlink" Target="https://coreypeak.shinyapps.io/herd_protection_estimato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C00FC-BB7D-8B4C-88D6-01B57E888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5</TotalTime>
  <Pages>19</Pages>
  <Words>22150</Words>
  <Characters>126260</Characters>
  <Application>Microsoft Macintosh Word</Application>
  <DocSecurity>0</DocSecurity>
  <Lines>1052</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61</cp:revision>
  <cp:lastPrinted>2016-10-19T21:00:00Z</cp:lastPrinted>
  <dcterms:created xsi:type="dcterms:W3CDTF">2016-12-03T12:56:00Z</dcterms:created>
  <dcterms:modified xsi:type="dcterms:W3CDTF">2016-12-27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the-lancet-infectious-diseas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ies>
</file>